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40C1D018" w:rsidR="00512F4C" w:rsidRDefault="00BC570E">
      <w:pPr>
        <w:jc w:val="both"/>
        <w:rPr>
          <w:rFonts w:ascii="Times New Roman" w:eastAsia="Times New Roman" w:hAnsi="Times New Roman" w:cs="Times New Roman"/>
          <w:b/>
          <w:sz w:val="48"/>
          <w:szCs w:val="48"/>
        </w:rPr>
      </w:pPr>
      <w:r w:rsidRPr="00297997">
        <w:rPr>
          <w:rFonts w:ascii="Times New Roman" w:eastAsia="Times New Roman" w:hAnsi="Times New Roman" w:cs="Times New Roman"/>
          <w:b/>
          <w:sz w:val="48"/>
          <w:szCs w:val="48"/>
        </w:rPr>
        <w:t xml:space="preserve">THE ROLE OF NUTRITION IN THE PREVENTION OF IMMUNITY RELATED COMPLICATIONS </w:t>
      </w:r>
    </w:p>
    <w:p w14:paraId="66590601" w14:textId="77777777" w:rsidR="003D1BBD" w:rsidRDefault="003D1BBD">
      <w:pPr>
        <w:jc w:val="both"/>
        <w:rPr>
          <w:rFonts w:ascii="Times New Roman" w:eastAsia="Times New Roman" w:hAnsi="Times New Roman" w:cs="Times New Roman"/>
          <w:b/>
          <w:sz w:val="48"/>
          <w:szCs w:val="48"/>
        </w:rPr>
      </w:pPr>
    </w:p>
    <w:p w14:paraId="356196DC" w14:textId="17001BD9" w:rsidR="00851E7F" w:rsidRPr="00FC11FC" w:rsidRDefault="00851E7F" w:rsidP="00851E7F">
      <w:pPr>
        <w:tabs>
          <w:tab w:val="left" w:pos="5773"/>
        </w:tabs>
        <w:spacing w:line="360" w:lineRule="auto"/>
        <w:ind w:right="-92"/>
        <w:jc w:val="both"/>
        <w:rPr>
          <w:rFonts w:ascii="Times New Roman" w:eastAsia="Times New Roman" w:hAnsi="Times New Roman" w:cs="Times New Roman"/>
          <w:sz w:val="20"/>
          <w:szCs w:val="20"/>
        </w:rPr>
      </w:pPr>
      <w:r w:rsidRPr="00FC11FC">
        <w:rPr>
          <w:rFonts w:ascii="Times New Roman" w:eastAsia="Times New Roman" w:hAnsi="Times New Roman" w:cs="Times New Roman"/>
          <w:sz w:val="20"/>
          <w:szCs w:val="20"/>
        </w:rPr>
        <w:t>Tapabrata Khan, Puja Singh, Ankul Singh S,</w:t>
      </w:r>
      <w:r w:rsidR="00F729BB">
        <w:rPr>
          <w:rFonts w:ascii="Times New Roman" w:eastAsia="Times New Roman" w:hAnsi="Times New Roman" w:cs="Times New Roman"/>
          <w:sz w:val="20"/>
          <w:szCs w:val="20"/>
        </w:rPr>
        <w:t xml:space="preserve"> Lakshmi Chandran,</w:t>
      </w:r>
      <w:r w:rsidRPr="00FC11FC">
        <w:rPr>
          <w:rFonts w:ascii="Times New Roman" w:eastAsia="Times New Roman" w:hAnsi="Times New Roman" w:cs="Times New Roman"/>
          <w:sz w:val="20"/>
          <w:szCs w:val="20"/>
        </w:rPr>
        <w:t xml:space="preserve"> Rukaiah Fatma Begum, Gayathiri K*</w:t>
      </w:r>
    </w:p>
    <w:p w14:paraId="7BE5426C" w14:textId="77777777" w:rsidR="00851E7F" w:rsidRPr="00FC11FC" w:rsidRDefault="00851E7F" w:rsidP="00851E7F">
      <w:pPr>
        <w:tabs>
          <w:tab w:val="left" w:pos="5773"/>
        </w:tabs>
        <w:spacing w:line="360" w:lineRule="auto"/>
        <w:ind w:right="-92"/>
        <w:jc w:val="both"/>
        <w:rPr>
          <w:rFonts w:ascii="Times New Roman" w:eastAsia="Times New Roman" w:hAnsi="Times New Roman" w:cs="Times New Roman"/>
          <w:sz w:val="20"/>
          <w:szCs w:val="20"/>
        </w:rPr>
      </w:pPr>
    </w:p>
    <w:p w14:paraId="704804EE" w14:textId="3F0DFE40" w:rsidR="00851E7F" w:rsidRPr="00AC59A8" w:rsidRDefault="00851E7F" w:rsidP="00AC59A8">
      <w:pPr>
        <w:spacing w:before="2" w:after="2" w:line="480" w:lineRule="auto"/>
        <w:ind w:right="57"/>
        <w:jc w:val="both"/>
        <w:rPr>
          <w:rFonts w:ascii="Times New Roman" w:eastAsia="Times New Roman" w:hAnsi="Times New Roman" w:cs="Times New Roman"/>
          <w:i/>
          <w:sz w:val="20"/>
          <w:szCs w:val="20"/>
        </w:rPr>
      </w:pPr>
      <w:r w:rsidRPr="00FC11FC">
        <w:rPr>
          <w:rFonts w:ascii="Times New Roman" w:eastAsia="Times New Roman" w:hAnsi="Times New Roman" w:cs="Times New Roman"/>
          <w:sz w:val="20"/>
          <w:szCs w:val="20"/>
        </w:rPr>
        <w:t xml:space="preserve">Department of Pharmacology, </w:t>
      </w:r>
      <w:r w:rsidRPr="00FC11FC">
        <w:rPr>
          <w:rFonts w:ascii="Times New Roman" w:eastAsia="Times New Roman" w:hAnsi="Times New Roman" w:cs="Times New Roman"/>
          <w:i/>
          <w:sz w:val="20"/>
          <w:szCs w:val="20"/>
        </w:rPr>
        <w:t>SRM College of Pharmacy, SRM Institute of Science and Technology, Kattankulathur, Kancheepuram, Tamil Nadu, India.</w:t>
      </w:r>
    </w:p>
    <w:p w14:paraId="1E15F602" w14:textId="77777777" w:rsidR="003F0F9F" w:rsidRDefault="003F0F9F">
      <w:pPr>
        <w:jc w:val="both"/>
        <w:rPr>
          <w:rFonts w:ascii="Times New Roman" w:eastAsia="Times New Roman" w:hAnsi="Times New Roman" w:cs="Times New Roman"/>
          <w:b/>
          <w:sz w:val="24"/>
          <w:szCs w:val="24"/>
        </w:rPr>
      </w:pPr>
    </w:p>
    <w:p w14:paraId="00000022" w14:textId="07E7DAE0" w:rsidR="00512F4C" w:rsidRDefault="00BC570E" w:rsidP="00D94621">
      <w:pPr>
        <w:spacing w:after="0" w:line="240" w:lineRule="auto"/>
        <w:jc w:val="center"/>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ABSTRACT</w:t>
      </w:r>
    </w:p>
    <w:p w14:paraId="64C46970" w14:textId="77777777" w:rsidR="0097200B" w:rsidRPr="002A6B53" w:rsidRDefault="0097200B" w:rsidP="00D94621">
      <w:pPr>
        <w:spacing w:after="0" w:line="240" w:lineRule="auto"/>
        <w:jc w:val="center"/>
        <w:rPr>
          <w:rFonts w:ascii="Times New Roman" w:eastAsia="Times New Roman" w:hAnsi="Times New Roman" w:cs="Times New Roman"/>
          <w:sz w:val="20"/>
          <w:szCs w:val="20"/>
        </w:rPr>
      </w:pPr>
    </w:p>
    <w:p w14:paraId="00000023" w14:textId="77777777" w:rsidR="00512F4C" w:rsidRPr="002A6B53" w:rsidRDefault="00BC570E" w:rsidP="00D94621">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immune system is required for basic physiological activities such as development, reproduction, and wound healing. The immune system is constantly working and monitoring, but it is hampered if a person becomes infected. Nutrition serves as a backbone for the immune system, enhancing and supporting it through the manufacture of regulatory molecules, all of which are derived from an energy-balanced diet. The lack of understanding of virus biological mechanisms, as well as the lack of efficient disease treatments (COVID-19) and/or vaccinations, has brought variables that can limit the immune system's ability to combat infectious diseases into the spotlight. A number of vitamins (fat and water soluble) as well as traces of metals like copper, zinc, and iron have been shown to support the human immune system and reduce the risk of infection. Nonetheless, the European Food Safety Authority (EFSA) determined that six vitamins (D, A, C, Folate, B6, B12) and four minerals (zinc, iron, copper, and selenium) are required for optimal immune system function. Individuals should consume a sufficient amount of essential nutrients to support their immune systems. The immune system is enriched by eating habits and living a healthy lifestyle. The gut microbiome aids in immune system education and regulation. The value of each type of nutrient has been described in a nutritional recommendation. This review looks at immune considerations specific to rural and urban areas in India, malnourished children, a tool to help individuals and populations strengthen their immune systems and prepare for infectious diseases such as COVID-19, the risk of infection, micronutrient requirements and deficiencies exhibited over the life course, and the available evidence regarding the effects of micronutrient supplementation on immune function and infection, as well as the available evidence regarding the effects of micronutrient supplementation on immune function and infection.</w:t>
      </w:r>
    </w:p>
    <w:p w14:paraId="533EC59C" w14:textId="77777777" w:rsidR="0097200B" w:rsidRDefault="0097200B" w:rsidP="005D4CAC">
      <w:pPr>
        <w:spacing w:after="0" w:line="240" w:lineRule="auto"/>
        <w:jc w:val="both"/>
        <w:rPr>
          <w:rFonts w:ascii="Times New Roman" w:eastAsia="Times New Roman" w:hAnsi="Times New Roman" w:cs="Times New Roman"/>
          <w:b/>
          <w:sz w:val="20"/>
          <w:szCs w:val="20"/>
        </w:rPr>
      </w:pPr>
    </w:p>
    <w:p w14:paraId="00000024" w14:textId="5E0DD204" w:rsidR="00512F4C" w:rsidRPr="002A6B53" w:rsidRDefault="00BC570E" w:rsidP="005D4CAC">
      <w:pPr>
        <w:spacing w:after="0" w:line="240" w:lineRule="auto"/>
        <w:jc w:val="both"/>
        <w:rPr>
          <w:rFonts w:ascii="Times New Roman" w:eastAsia="Times New Roman" w:hAnsi="Times New Roman" w:cs="Times New Roman"/>
          <w:sz w:val="20"/>
          <w:szCs w:val="20"/>
        </w:rPr>
      </w:pPr>
      <w:r w:rsidRPr="002A6B53">
        <w:rPr>
          <w:rFonts w:ascii="Times New Roman" w:eastAsia="Times New Roman" w:hAnsi="Times New Roman" w:cs="Times New Roman"/>
          <w:b/>
          <w:sz w:val="20"/>
          <w:szCs w:val="20"/>
        </w:rPr>
        <w:t>KEYWORDS</w:t>
      </w:r>
      <w:r w:rsidRPr="002A6B53">
        <w:rPr>
          <w:rFonts w:ascii="Times New Roman" w:eastAsia="Times New Roman" w:hAnsi="Times New Roman" w:cs="Times New Roman"/>
          <w:sz w:val="20"/>
          <w:szCs w:val="20"/>
        </w:rPr>
        <w:t>: Immune system, Nutrition Guidelines, Vitamins, Gut Microbiota, COVID-19, Malnourished children.</w:t>
      </w:r>
    </w:p>
    <w:p w14:paraId="00000025"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6"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7"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8"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9"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A"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B"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31" w14:textId="3CCFC989" w:rsidR="00512F4C" w:rsidRPr="002A6B53" w:rsidRDefault="00512F4C" w:rsidP="005D4CAC">
      <w:pPr>
        <w:spacing w:after="0" w:line="240" w:lineRule="auto"/>
        <w:jc w:val="both"/>
        <w:rPr>
          <w:rFonts w:ascii="Times New Roman" w:eastAsia="Times New Roman" w:hAnsi="Times New Roman" w:cs="Times New Roman"/>
          <w:sz w:val="20"/>
          <w:szCs w:val="20"/>
        </w:rPr>
      </w:pPr>
    </w:p>
    <w:p w14:paraId="0A736830" w14:textId="08709DA2" w:rsidR="00465539" w:rsidRPr="002A6B53" w:rsidRDefault="00465539" w:rsidP="005D4CAC">
      <w:pPr>
        <w:spacing w:after="0" w:line="240" w:lineRule="auto"/>
        <w:jc w:val="both"/>
        <w:rPr>
          <w:rFonts w:ascii="Times New Roman" w:eastAsia="Times New Roman" w:hAnsi="Times New Roman" w:cs="Times New Roman"/>
          <w:sz w:val="20"/>
          <w:szCs w:val="20"/>
        </w:rPr>
      </w:pPr>
    </w:p>
    <w:p w14:paraId="635BF90F" w14:textId="638EF2BF" w:rsidR="00465539" w:rsidRDefault="00465539" w:rsidP="005D4CAC">
      <w:pPr>
        <w:spacing w:after="0" w:line="240" w:lineRule="auto"/>
        <w:jc w:val="both"/>
        <w:rPr>
          <w:rFonts w:ascii="Times New Roman" w:eastAsia="Times New Roman" w:hAnsi="Times New Roman" w:cs="Times New Roman"/>
          <w:sz w:val="20"/>
          <w:szCs w:val="20"/>
        </w:rPr>
      </w:pPr>
    </w:p>
    <w:p w14:paraId="7E036BEA" w14:textId="644FEABD" w:rsidR="00457172" w:rsidRDefault="00457172" w:rsidP="005D4CAC">
      <w:pPr>
        <w:spacing w:after="0" w:line="240" w:lineRule="auto"/>
        <w:jc w:val="both"/>
        <w:rPr>
          <w:rFonts w:ascii="Times New Roman" w:eastAsia="Times New Roman" w:hAnsi="Times New Roman" w:cs="Times New Roman"/>
          <w:sz w:val="20"/>
          <w:szCs w:val="20"/>
        </w:rPr>
      </w:pPr>
    </w:p>
    <w:p w14:paraId="68ED42E1" w14:textId="712B92FE" w:rsidR="00457172" w:rsidRDefault="00457172" w:rsidP="005D4CAC">
      <w:pPr>
        <w:spacing w:after="0" w:line="240" w:lineRule="auto"/>
        <w:jc w:val="both"/>
        <w:rPr>
          <w:rFonts w:ascii="Times New Roman" w:eastAsia="Times New Roman" w:hAnsi="Times New Roman" w:cs="Times New Roman"/>
          <w:sz w:val="20"/>
          <w:szCs w:val="20"/>
        </w:rPr>
      </w:pPr>
    </w:p>
    <w:p w14:paraId="2FB311A3" w14:textId="03B85B55" w:rsidR="00457172" w:rsidRDefault="00457172" w:rsidP="005D4CAC">
      <w:pPr>
        <w:spacing w:after="0" w:line="240" w:lineRule="auto"/>
        <w:jc w:val="both"/>
        <w:rPr>
          <w:rFonts w:ascii="Times New Roman" w:eastAsia="Times New Roman" w:hAnsi="Times New Roman" w:cs="Times New Roman"/>
          <w:sz w:val="20"/>
          <w:szCs w:val="20"/>
        </w:rPr>
      </w:pPr>
    </w:p>
    <w:p w14:paraId="5294796F" w14:textId="250381F3" w:rsidR="00457172" w:rsidRDefault="00457172" w:rsidP="005D4CAC">
      <w:pPr>
        <w:spacing w:after="0" w:line="240" w:lineRule="auto"/>
        <w:jc w:val="both"/>
        <w:rPr>
          <w:rFonts w:ascii="Times New Roman" w:eastAsia="Times New Roman" w:hAnsi="Times New Roman" w:cs="Times New Roman"/>
          <w:sz w:val="20"/>
          <w:szCs w:val="20"/>
        </w:rPr>
      </w:pPr>
    </w:p>
    <w:p w14:paraId="129D0CF7" w14:textId="2E07105C" w:rsidR="00457172" w:rsidRDefault="00457172" w:rsidP="005D4CAC">
      <w:pPr>
        <w:spacing w:after="0" w:line="240" w:lineRule="auto"/>
        <w:jc w:val="both"/>
        <w:rPr>
          <w:rFonts w:ascii="Times New Roman" w:eastAsia="Times New Roman" w:hAnsi="Times New Roman" w:cs="Times New Roman"/>
          <w:sz w:val="20"/>
          <w:szCs w:val="20"/>
        </w:rPr>
      </w:pPr>
    </w:p>
    <w:p w14:paraId="600B6ED7" w14:textId="31A80AA5" w:rsidR="00457172" w:rsidRDefault="00457172" w:rsidP="005D4CAC">
      <w:pPr>
        <w:spacing w:after="0" w:line="240" w:lineRule="auto"/>
        <w:jc w:val="both"/>
        <w:rPr>
          <w:rFonts w:ascii="Times New Roman" w:eastAsia="Times New Roman" w:hAnsi="Times New Roman" w:cs="Times New Roman"/>
          <w:sz w:val="20"/>
          <w:szCs w:val="20"/>
        </w:rPr>
      </w:pPr>
    </w:p>
    <w:p w14:paraId="16AD1BEF" w14:textId="0A1557F3" w:rsidR="00457172" w:rsidRDefault="00457172" w:rsidP="005D4CAC">
      <w:pPr>
        <w:spacing w:after="0" w:line="240" w:lineRule="auto"/>
        <w:jc w:val="both"/>
        <w:rPr>
          <w:rFonts w:ascii="Times New Roman" w:eastAsia="Times New Roman" w:hAnsi="Times New Roman" w:cs="Times New Roman"/>
          <w:sz w:val="20"/>
          <w:szCs w:val="20"/>
        </w:rPr>
      </w:pPr>
    </w:p>
    <w:p w14:paraId="6FDBBAA0" w14:textId="5B93728D" w:rsidR="00457172" w:rsidRDefault="00457172" w:rsidP="005D4CAC">
      <w:pPr>
        <w:spacing w:after="0" w:line="240" w:lineRule="auto"/>
        <w:jc w:val="both"/>
        <w:rPr>
          <w:rFonts w:ascii="Times New Roman" w:eastAsia="Times New Roman" w:hAnsi="Times New Roman" w:cs="Times New Roman"/>
          <w:sz w:val="20"/>
          <w:szCs w:val="20"/>
        </w:rPr>
      </w:pPr>
    </w:p>
    <w:p w14:paraId="429E70C0" w14:textId="5358544F" w:rsidR="00457172" w:rsidRDefault="00457172" w:rsidP="005D4CAC">
      <w:pPr>
        <w:spacing w:after="0" w:line="240" w:lineRule="auto"/>
        <w:jc w:val="both"/>
        <w:rPr>
          <w:rFonts w:ascii="Times New Roman" w:eastAsia="Times New Roman" w:hAnsi="Times New Roman" w:cs="Times New Roman"/>
          <w:sz w:val="20"/>
          <w:szCs w:val="20"/>
        </w:rPr>
      </w:pPr>
    </w:p>
    <w:p w14:paraId="7EA73D60" w14:textId="70EA948B" w:rsidR="00457172" w:rsidRDefault="00457172" w:rsidP="005D4CAC">
      <w:pPr>
        <w:spacing w:after="0" w:line="240" w:lineRule="auto"/>
        <w:jc w:val="both"/>
        <w:rPr>
          <w:rFonts w:ascii="Times New Roman" w:eastAsia="Times New Roman" w:hAnsi="Times New Roman" w:cs="Times New Roman"/>
          <w:sz w:val="20"/>
          <w:szCs w:val="20"/>
        </w:rPr>
      </w:pPr>
    </w:p>
    <w:p w14:paraId="72517E52" w14:textId="1E27F092" w:rsidR="00457172" w:rsidRDefault="00457172" w:rsidP="005D4CAC">
      <w:pPr>
        <w:spacing w:after="0" w:line="240" w:lineRule="auto"/>
        <w:jc w:val="both"/>
        <w:rPr>
          <w:rFonts w:ascii="Times New Roman" w:eastAsia="Times New Roman" w:hAnsi="Times New Roman" w:cs="Times New Roman"/>
          <w:sz w:val="20"/>
          <w:szCs w:val="20"/>
        </w:rPr>
      </w:pPr>
    </w:p>
    <w:p w14:paraId="7D44D8F8" w14:textId="55448A51" w:rsidR="00BB1B9A" w:rsidRDefault="00BB1B9A" w:rsidP="005D4CAC">
      <w:pPr>
        <w:spacing w:after="0" w:line="240" w:lineRule="auto"/>
        <w:jc w:val="both"/>
        <w:rPr>
          <w:rFonts w:ascii="Times New Roman" w:eastAsia="Times New Roman" w:hAnsi="Times New Roman" w:cs="Times New Roman"/>
          <w:sz w:val="20"/>
          <w:szCs w:val="20"/>
        </w:rPr>
      </w:pPr>
    </w:p>
    <w:p w14:paraId="417B38BE" w14:textId="2F3C9968" w:rsidR="00BB1B9A" w:rsidRDefault="00BB1B9A" w:rsidP="005D4CAC">
      <w:pPr>
        <w:spacing w:after="0" w:line="240" w:lineRule="auto"/>
        <w:jc w:val="both"/>
        <w:rPr>
          <w:rFonts w:ascii="Times New Roman" w:eastAsia="Times New Roman" w:hAnsi="Times New Roman" w:cs="Times New Roman"/>
          <w:sz w:val="20"/>
          <w:szCs w:val="20"/>
        </w:rPr>
      </w:pPr>
    </w:p>
    <w:p w14:paraId="42D5F017" w14:textId="24687CDF" w:rsidR="00BB1B9A" w:rsidRDefault="00BB1B9A" w:rsidP="005D4CAC">
      <w:pPr>
        <w:spacing w:after="0" w:line="240" w:lineRule="auto"/>
        <w:jc w:val="both"/>
        <w:rPr>
          <w:rFonts w:ascii="Times New Roman" w:eastAsia="Times New Roman" w:hAnsi="Times New Roman" w:cs="Times New Roman"/>
          <w:sz w:val="20"/>
          <w:szCs w:val="20"/>
        </w:rPr>
      </w:pPr>
    </w:p>
    <w:p w14:paraId="578B3AAC" w14:textId="1356B327" w:rsidR="00BB1B9A" w:rsidRDefault="00BB1B9A" w:rsidP="005D4CAC">
      <w:pPr>
        <w:spacing w:after="0" w:line="240" w:lineRule="auto"/>
        <w:jc w:val="both"/>
        <w:rPr>
          <w:rFonts w:ascii="Times New Roman" w:eastAsia="Times New Roman" w:hAnsi="Times New Roman" w:cs="Times New Roman"/>
          <w:sz w:val="20"/>
          <w:szCs w:val="20"/>
        </w:rPr>
      </w:pPr>
    </w:p>
    <w:p w14:paraId="558DA6EE" w14:textId="3649D8D2" w:rsidR="00BB1B9A" w:rsidRDefault="00BB1B9A" w:rsidP="005D4CAC">
      <w:pPr>
        <w:spacing w:after="0" w:line="240" w:lineRule="auto"/>
        <w:jc w:val="both"/>
        <w:rPr>
          <w:rFonts w:ascii="Times New Roman" w:eastAsia="Times New Roman" w:hAnsi="Times New Roman" w:cs="Times New Roman"/>
          <w:sz w:val="20"/>
          <w:szCs w:val="20"/>
        </w:rPr>
      </w:pPr>
    </w:p>
    <w:p w14:paraId="4A0FBA65" w14:textId="586E80D1" w:rsidR="00BB1B9A" w:rsidRDefault="00BB1B9A" w:rsidP="005D4CAC">
      <w:pPr>
        <w:spacing w:after="0" w:line="240" w:lineRule="auto"/>
        <w:jc w:val="both"/>
        <w:rPr>
          <w:rFonts w:ascii="Times New Roman" w:eastAsia="Times New Roman" w:hAnsi="Times New Roman" w:cs="Times New Roman"/>
          <w:sz w:val="20"/>
          <w:szCs w:val="20"/>
        </w:rPr>
      </w:pPr>
    </w:p>
    <w:p w14:paraId="0E834C9D" w14:textId="77777777" w:rsidR="00BB1B9A" w:rsidRPr="002A6B53" w:rsidRDefault="00BB1B9A" w:rsidP="005D4CAC">
      <w:pPr>
        <w:spacing w:after="0" w:line="240" w:lineRule="auto"/>
        <w:jc w:val="both"/>
        <w:rPr>
          <w:rFonts w:ascii="Times New Roman" w:eastAsia="Times New Roman" w:hAnsi="Times New Roman" w:cs="Times New Roman"/>
          <w:sz w:val="20"/>
          <w:szCs w:val="20"/>
        </w:rPr>
      </w:pPr>
    </w:p>
    <w:p w14:paraId="00000032" w14:textId="1FE17AA2" w:rsidR="00512F4C" w:rsidRDefault="00AC59A8" w:rsidP="00AC59A8">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w:t>
      </w:r>
      <w:r w:rsidR="00BC570E" w:rsidRPr="002A6B53">
        <w:rPr>
          <w:rFonts w:ascii="Times New Roman" w:eastAsia="Times New Roman" w:hAnsi="Times New Roman" w:cs="Times New Roman"/>
          <w:b/>
          <w:sz w:val="20"/>
          <w:szCs w:val="20"/>
        </w:rPr>
        <w:t>. INTRODUCTION</w:t>
      </w:r>
    </w:p>
    <w:p w14:paraId="065475A1"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3A4EBB28"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Nutrition is a complex network that constantly works to maintain the body cells active and protect them from pathogens by boosting immunity power.</w:t>
      </w:r>
      <w:r w:rsidR="00454236" w:rsidRPr="002A6B53">
        <w:rPr>
          <w:rFonts w:ascii="Times New Roman" w:eastAsia="Times New Roman" w:hAnsi="Times New Roman" w:cs="Times New Roman"/>
          <w:sz w:val="20"/>
          <w:szCs w:val="20"/>
        </w:rPr>
        <w:t xml:space="preserve"> </w:t>
      </w:r>
      <w:r w:rsidR="0071485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axena&lt;/Author&gt;&lt;Year&gt;2021&lt;/Year&gt;&lt;RecNum&gt;573&lt;/RecNum&gt;&lt;DisplayText&gt;&lt;style face="superscript"&gt;1&lt;/style&gt;&lt;/DisplayText&gt;&lt;record&gt;&lt;rec-number&gt;573&lt;/rec-number&gt;&lt;foreign-keys&gt;&lt;key app="EN" db-id="dt5xxzsfjtepsteafesp0sddve09zspzp952" timestamp="1652285337"&gt;573&lt;/key&gt;&lt;/foreign-keys&gt;&lt;ref-type name="Journal Article"&gt;17&lt;/ref-type&gt;&lt;contributors&gt;&lt;authors&gt;&lt;author&gt;Saxena, Seema %J Int. J. Life Sci&lt;/author&gt;&lt;/authors&gt;&lt;/contributors&gt;&lt;titles&gt;&lt;title&gt;Role of Proteins and Water Soluble Vitamins as Immunity Booster during COVID-19 Pandemic-Review&lt;/title&gt;&lt;/titles&gt;&lt;pages&gt;25S-29S&lt;/pages&gt;&lt;volume&gt;7&lt;/volume&gt;&lt;number&gt;6S&lt;/number&gt;&lt;dates&gt;&lt;year&gt;2021&lt;/year&gt;&lt;/dates&gt;&lt;urls&gt;&lt;/urls&gt;&lt;/record&gt;&lt;/Cite&gt;&lt;/EndNote&gt;</w:instrText>
      </w:r>
      <w:r w:rsidR="0071485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w:t>
      </w:r>
      <w:r w:rsidR="00714851" w:rsidRPr="002A6B53">
        <w:rPr>
          <w:rFonts w:ascii="Times New Roman" w:eastAsia="Times New Roman" w:hAnsi="Times New Roman" w:cs="Times New Roman"/>
          <w:sz w:val="20"/>
          <w:szCs w:val="20"/>
        </w:rPr>
        <w:fldChar w:fldCharType="end"/>
      </w:r>
      <w:r w:rsidR="0071485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The SARS-COV-2 epidemic has had a profound impact on global health and triggered a global crisis.</w:t>
      </w:r>
      <w:r w:rsidR="00BE3E08" w:rsidRPr="002A6B53">
        <w:rPr>
          <w:rFonts w:ascii="Times New Roman" w:eastAsia="Times New Roman" w:hAnsi="Times New Roman" w:cs="Times New Roman"/>
          <w:sz w:val="20"/>
          <w:szCs w:val="20"/>
        </w:rPr>
        <w:t xml:space="preserve"> </w:t>
      </w:r>
      <w:r w:rsidR="00A56C7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zcześniak&lt;/Author&gt;&lt;Year&gt;2021&lt;/Year&gt;&lt;RecNum&gt;576&lt;/RecNum&gt;&lt;DisplayText&gt;&lt;style face="superscript"&gt;2&lt;/style&gt;&lt;/DisplayText&gt;&lt;record&gt;&lt;rec-number&gt;576&lt;/rec-number&gt;&lt;foreign-keys&gt;&lt;key app="EN" db-id="dt5xxzsfjtepsteafesp0sddve09zspzp952" timestamp="1652285543"&gt;576&lt;/key&gt;&lt;/foreign-keys&gt;&lt;ref-type name="Journal Article"&gt;17&lt;/ref-type&gt;&lt;contributors&gt;&lt;authors&gt;&lt;author&gt;Szcześniak, Dorota&lt;/author&gt;&lt;author&gt;Gładka, Anna&lt;/author&gt;&lt;author&gt;Misiak, Błażej&lt;/author&gt;&lt;author&gt;Cyran, Agnieszka&lt;/author&gt;&lt;author&gt;Rymaszewska, Joanna %J Progress in Neuro-Psychopharmacology&lt;/author&gt;&lt;author&gt;Biological Psychiatry&lt;/author&gt;&lt;/authors&gt;&lt;/contributors&gt;&lt;titles&gt;&lt;title&gt;The SARS-CoV-2 and mental health: From biological mechanisms to social consequences&lt;/title&gt;&lt;/titles&gt;&lt;pages&gt;110046&lt;/pages&gt;&lt;volume&gt;104&lt;/volume&gt;&lt;dates&gt;&lt;year&gt;2021&lt;/year&gt;&lt;/dates&gt;&lt;isbn&gt;0278-5846&lt;/isbn&gt;&lt;urls&gt;&lt;/urls&gt;&lt;/record&gt;&lt;/Cite&gt;&lt;/EndNote&gt;</w:instrText>
      </w:r>
      <w:r w:rsidR="00A56C7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w:t>
      </w:r>
      <w:r w:rsidR="00A56C7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severity of COVID-19 and the degree of the physical, societal, and economic ramifications that have resulted from the presence of SARS-CoV-2 have brought attention to the destruction that infectious sickness may wreak, as well as the significance of having well-functioning immune systems.</w:t>
      </w:r>
      <w:r w:rsidR="00A56C73" w:rsidRPr="002A6B53">
        <w:rPr>
          <w:rFonts w:ascii="Times New Roman" w:eastAsia="Times New Roman" w:hAnsi="Times New Roman" w:cs="Times New Roman"/>
          <w:sz w:val="20"/>
          <w:szCs w:val="20"/>
        </w:rPr>
        <w:t xml:space="preserve"> </w:t>
      </w:r>
      <w:r w:rsidR="00A56C7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Yao&lt;/Author&gt;&lt;Year&gt;2022&lt;/Year&gt;&lt;RecNum&gt;575&lt;/RecNum&gt;&lt;DisplayText&gt;&lt;style face="superscript"&gt;3&lt;/style&gt;&lt;/DisplayText&gt;&lt;record&gt;&lt;rec-number&gt;575&lt;/rec-number&gt;&lt;foreign-keys&gt;&lt;key app="EN" db-id="dt5xxzsfjtepsteafesp0sddve09zspzp952" timestamp="1652285470"&gt;575&lt;/key&gt;&lt;/foreign-keys&gt;&lt;ref-type name="Journal Article"&gt;17&lt;/ref-type&gt;&lt;contributors&gt;&lt;authors&gt;&lt;author&gt;Yao, Liqin&lt;/author&gt;&lt;author&gt;Lu, Lingeng&lt;/author&gt;&lt;author&gt;Ma, Wenxue %J Heliyon&lt;/author&gt;&lt;/authors&gt;&lt;/contributors&gt;&lt;titles&gt;&lt;title&gt;Immunopathological changes, complications, sequelae and immunological memory in COVID-19 patients&lt;/title&gt;&lt;/titles&gt;&lt;pages&gt;e09302&lt;/pages&gt;&lt;volume&gt;8&lt;/volume&gt;&lt;number&gt;4&lt;/number&gt;&lt;dates&gt;&lt;year&gt;2022&lt;/year&gt;&lt;/dates&gt;&lt;isbn&gt;2405-8440&lt;/isbn&gt;&lt;urls&gt;&lt;/urls&gt;&lt;/record&gt;&lt;/Cite&gt;&lt;/EndNote&gt;</w:instrText>
      </w:r>
      <w:r w:rsidR="00A56C7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w:t>
      </w:r>
      <w:r w:rsidR="00A56C7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igns and symptoms </w:t>
      </w:r>
      <w:r w:rsidR="00003503" w:rsidRPr="002A6B53">
        <w:rPr>
          <w:rFonts w:ascii="Times New Roman" w:eastAsia="Times New Roman" w:hAnsi="Times New Roman" w:cs="Times New Roman"/>
          <w:sz w:val="20"/>
          <w:szCs w:val="20"/>
        </w:rPr>
        <w:t>of COVID</w:t>
      </w:r>
      <w:r w:rsidRPr="002A6B53">
        <w:rPr>
          <w:rFonts w:ascii="Times New Roman" w:eastAsia="Times New Roman" w:hAnsi="Times New Roman" w:cs="Times New Roman"/>
          <w:sz w:val="20"/>
          <w:szCs w:val="20"/>
        </w:rPr>
        <w:t>-19 may appear 2 to 14 days after exposure. This time after exposure and before having symptoms is called the incubation period.</w:t>
      </w:r>
      <w:r w:rsidR="006E04CE" w:rsidRPr="002A6B53">
        <w:rPr>
          <w:rFonts w:ascii="Times New Roman" w:eastAsia="Times New Roman" w:hAnsi="Times New Roman" w:cs="Times New Roman"/>
          <w:sz w:val="20"/>
          <w:szCs w:val="20"/>
        </w:rPr>
        <w:t xml:space="preserve">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hen&lt;/Author&gt;&lt;Year&gt;2021&lt;/Year&gt;&lt;RecNum&gt;577&lt;/RecNum&gt;&lt;DisplayText&gt;&lt;style face="superscript"&gt;4&lt;/style&gt;&lt;/DisplayText&gt;&lt;record&gt;&lt;rec-number&gt;577&lt;/rec-number&gt;&lt;foreign-keys&gt;&lt;key app="EN" db-id="dt5xxzsfjtepsteafesp0sddve09zspzp952" timestamp="1652285594"&gt;577&lt;/key&gt;&lt;/foreign-keys&gt;&lt;ref-type name="Journal Article"&gt;17&lt;/ref-type&gt;&lt;contributors&gt;&lt;authors&gt;&lt;author&gt;Chen, Zheng&lt;/author&gt;&lt;author&gt;Wang, Bili&lt;/author&gt;&lt;author&gt;Mao, Shanshan&lt;/author&gt;&lt;author&gt;Ye, Qing %J International journal of biological sciences&lt;/author&gt;&lt;/authors&gt;&lt;/contributors&gt;&lt;titles&gt;&lt;title&gt;Assessment of global asymptomatic SARS-CoV-2 infection and management practices from China&lt;/title&gt;&lt;/titles&gt;&lt;pages&gt;1119&lt;/pages&gt;&lt;volume&gt;17&lt;/volume&gt;&lt;number&gt;4&lt;/number&gt;&lt;dates&gt;&lt;year&gt;2021&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w:t>
      </w:r>
      <w:r w:rsidR="006E04CE"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en the body does not receive adequate nutrients, malnutrition results. Poor diet, intestinal problems, or another disease are all possible causes. Fatigue, dizziness, and weight loss are common symptoms.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hnson&lt;/Author&gt;&lt;Year&gt;2021&lt;/Year&gt;&lt;RecNum&gt;578&lt;/RecNum&gt;&lt;DisplayText&gt;&lt;style face="superscript"&gt;5&lt;/style&gt;&lt;/DisplayText&gt;&lt;record&gt;&lt;rec-number&gt;578&lt;/rec-number&gt;&lt;foreign-keys&gt;&lt;key app="EN" db-id="dt5xxzsfjtepsteafesp0sddve09zspzp952" timestamp="1652285676"&gt;578&lt;/key&gt;&lt;/foreign-keys&gt;&lt;ref-type name="Journal Article"&gt;17&lt;/ref-type&gt;&lt;contributors&gt;&lt;authors&gt;&lt;author&gt;Johnson, Sophie&lt;/author&gt;&lt;/authors&gt;&lt;/contributors&gt;&lt;titles&gt;&lt;title&gt;The Importance of Nutrition and Preventing Malnutrition in Older Adults: A Literature Review and Informational Booklet&lt;/title&gt;&lt;/titles&gt;&lt;dates&gt;&lt;year&gt;2021&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w:t>
      </w:r>
      <w:r w:rsidR="006E04CE" w:rsidRPr="002A6B53">
        <w:rPr>
          <w:rFonts w:ascii="Times New Roman" w:eastAsia="Times New Roman" w:hAnsi="Times New Roman" w:cs="Times New Roman"/>
          <w:sz w:val="20"/>
          <w:szCs w:val="20"/>
        </w:rPr>
        <w:fldChar w:fldCharType="end"/>
      </w:r>
      <w:r w:rsidR="006E04CE"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lnutrition that goes untreated can lead to physical and mental disabilities.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ones&lt;/Author&gt;&lt;Year&gt;2022&lt;/Year&gt;&lt;RecNum&gt;579&lt;/RecNum&gt;&lt;DisplayText&gt;&lt;style face="superscript"&gt;6&lt;/style&gt;&lt;/DisplayText&gt;&lt;record&gt;&lt;rec-number&gt;579&lt;/rec-number&gt;&lt;foreign-keys&gt;&lt;key app="EN" db-id="dt5xxzsfjtepsteafesp0sddve09zspzp952" timestamp="1652285716"&gt;579&lt;/key&gt;&lt;/foreign-keys&gt;&lt;ref-type name="Journal Article"&gt;17&lt;/ref-type&gt;&lt;contributors&gt;&lt;authors&gt;&lt;author&gt;Sones, Alexander C&lt;/author&gt;&lt;author&gt;Fogelson, David L&lt;/author&gt;&lt;author&gt;Glick, Ira D&lt;/author&gt;&lt;author&gt;Shader, Richard I %J Journal of Clinical Psychopharmacology&lt;/author&gt;&lt;/authors&gt;&lt;/contributors&gt;&lt;titles&gt;&lt;title&gt;Untreated Mental Illness Has Created a National Tragedy: A Pandemic of Homelessness&lt;/title&gt;&lt;/titles&gt;&lt;pages&gt;115-117&lt;/pages&gt;&lt;volume&gt;42&lt;/volume&gt;&lt;number&gt;2&lt;/number&gt;&lt;dates&gt;&lt;year&gt;2022&lt;/year&gt;&lt;/dates&gt;&lt;isbn&gt;0271-0749&lt;/isbn&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w:t>
      </w:r>
      <w:r w:rsidR="006E04CE" w:rsidRPr="002A6B53">
        <w:rPr>
          <w:rFonts w:ascii="Times New Roman" w:eastAsia="Times New Roman" w:hAnsi="Times New Roman" w:cs="Times New Roman"/>
          <w:sz w:val="20"/>
          <w:szCs w:val="20"/>
        </w:rPr>
        <w:fldChar w:fldCharType="end"/>
      </w:r>
      <w:r w:rsidR="006E04CE"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Diet and nutrition have long been considered crucial to one's health. Dietetics did not advance significantly until the 19th century, when chemistry advanced.</w:t>
      </w:r>
      <w:r w:rsidR="006E04CE" w:rsidRPr="002A6B53">
        <w:rPr>
          <w:rFonts w:ascii="Times New Roman" w:eastAsia="Times New Roman" w:hAnsi="Times New Roman" w:cs="Times New Roman"/>
          <w:sz w:val="20"/>
          <w:szCs w:val="20"/>
        </w:rPr>
        <w:t xml:space="preserve">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Overend&lt;/Author&gt;&lt;Year&gt;2022&lt;/Year&gt;&lt;RecNum&gt;580&lt;/RecNum&gt;&lt;DisplayText&gt;&lt;style face="superscript"&gt;7&lt;/style&gt;&lt;/DisplayText&gt;&lt;record&gt;&lt;rec-number&gt;580&lt;/rec-number&gt;&lt;foreign-keys&gt;&lt;key app="EN" db-id="dt5xxzsfjtepsteafesp0sddve09zspzp952" timestamp="1652285754"&gt;580&lt;/key&gt;&lt;/foreign-keys&gt;&lt;ref-type name="Journal Article"&gt;17&lt;/ref-type&gt;&lt;contributors&gt;&lt;authors&gt;&lt;author&gt;Overend, Alissa %J Food Studies: Matter, Meaning, Movement&lt;/author&gt;&lt;/authors&gt;&lt;/contributors&gt;&lt;titles&gt;&lt;title&gt;Perspective: Nutrition Paradigms&lt;/title&gt;&lt;/titles&gt;&lt;dates&gt;&lt;year&gt;2022&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w:t>
      </w:r>
      <w:r w:rsidR="006E04CE"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Early study concentrated on vitamin deficient illnesses, whereas later researchers advocated daily protein, fat, and carbohydrate requirements.</w:t>
      </w:r>
      <w:r w:rsidR="009740A0" w:rsidRPr="002A6B53">
        <w:rPr>
          <w:rFonts w:ascii="Times New Roman" w:eastAsia="Times New Roman" w:hAnsi="Times New Roman" w:cs="Times New Roman"/>
          <w:sz w:val="20"/>
          <w:szCs w:val="20"/>
        </w:rPr>
        <w:t xml:space="preserv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arunaratne&lt;/Author&gt;&lt;Year&gt;2022&lt;/Year&gt;&lt;RecNum&gt;581&lt;/RecNum&gt;&lt;DisplayText&gt;&lt;style face="superscript"&gt;8&lt;/style&gt;&lt;/DisplayText&gt;&lt;record&gt;&lt;rec-number&gt;581&lt;/rec-number&gt;&lt;foreign-keys&gt;&lt;key app="EN" db-id="dt5xxzsfjtepsteafesp0sddve09zspzp952" timestamp="1652285797"&gt;581&lt;/key&gt;&lt;/foreign-keys&gt;&lt;ref-type name="Journal Article"&gt;17&lt;/ref-type&gt;&lt;contributors&gt;&lt;authors&gt;&lt;author&gt;Karunaratne, AM&lt;/author&gt;&lt;author&gt;Nanayakkara, BS %J Ceylon Journal of Science&lt;/author&gt;&lt;/authors&gt;&lt;/contributors&gt;&lt;titles&gt;&lt;title&gt;Providing a sound theoretical base and appropriate skills at early ages through nutrition education to improve food consumption patterns in Sri Lanka&lt;/title&gt;&lt;/titles&gt;&lt;pages&gt;3-19&lt;/pages&gt;&lt;volume&gt;51&lt;/volume&gt;&lt;number&gt;1&lt;/number&gt;&lt;dates&gt;&lt;year&gt;2022&lt;/year&gt;&lt;/dates&gt;&lt;isbn&gt;2513-230X&lt;/isbn&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8</w:t>
      </w:r>
      <w:r w:rsidR="009740A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Dietetics received a boost during World War II when the military acknowledged its importanc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Nakamura&lt;/Author&gt;&lt;Year&gt;2022&lt;/Year&gt;&lt;RecNum&gt;582&lt;/RecNum&gt;&lt;DisplayText&gt;&lt;style face="superscript"&gt;9&lt;/style&gt;&lt;/DisplayText&gt;&lt;record&gt;&lt;rec-number&gt;582&lt;/rec-number&gt;&lt;foreign-keys&gt;&lt;key app="EN" db-id="dt5xxzsfjtepsteafesp0sddve09zspzp952" timestamp="1652285839"&gt;582&lt;/key&gt;&lt;/foreign-keys&gt;&lt;ref-type name="Book Section"&gt;5&lt;/ref-type&gt;&lt;contributors&gt;&lt;authors&gt;&lt;author&gt;Nakamura, Teiji&lt;/author&gt;&lt;/authors&gt;&lt;/contributors&gt;&lt;titles&gt;&lt;title&gt;History of Nutritional Improvement in Japan&lt;/title&gt;&lt;secondary-title&gt;Japan Nutrition&lt;/secondary-title&gt;&lt;/titles&gt;&lt;pages&gt;29-60&lt;/pages&gt;&lt;dates&gt;&lt;year&gt;2022&lt;/year&gt;&lt;/dates&gt;&lt;publisher&gt;Springer&lt;/publisher&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9</w:t>
      </w:r>
      <w:r w:rsidR="009740A0" w:rsidRPr="002A6B53">
        <w:rPr>
          <w:rFonts w:ascii="Times New Roman" w:eastAsia="Times New Roman" w:hAnsi="Times New Roman" w:cs="Times New Roman"/>
          <w:sz w:val="20"/>
          <w:szCs w:val="20"/>
        </w:rPr>
        <w:fldChar w:fldCharType="end"/>
      </w:r>
      <w:r w:rsidR="009740A0"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n certain ways, nutrition and infectious diseases are interconnected. First, nutrition has an impact on the immune system development of humans.</w:t>
      </w:r>
      <w:r w:rsidR="009740A0" w:rsidRPr="002A6B53">
        <w:rPr>
          <w:rFonts w:ascii="Times New Roman" w:eastAsia="Times New Roman" w:hAnsi="Times New Roman" w:cs="Times New Roman"/>
          <w:sz w:val="20"/>
          <w:szCs w:val="20"/>
        </w:rPr>
        <w:t xml:space="preserv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aes-Pinto&lt;/Author&gt;&lt;Year&gt;2021&lt;/Year&gt;&lt;RecNum&gt;583&lt;/RecNum&gt;&lt;DisplayText&gt;&lt;style face="superscript"&gt;10&lt;/style&gt;&lt;/DisplayText&gt;&lt;record&gt;&lt;rec-number&gt;583&lt;/rec-number&gt;&lt;foreign-keys&gt;&lt;key app="EN" db-id="dt5xxzsfjtepsteafesp0sddve09zspzp952" timestamp="1652285875"&gt;583&lt;/key&gt;&lt;/foreign-keys&gt;&lt;ref-type name="Journal Article"&gt;17&lt;/ref-type&gt;&lt;contributors&gt;&lt;authors&gt;&lt;author&gt;Moraes-Pinto, Maria Isabel de&lt;/author&gt;&lt;author&gt;Suano-Souza, Fabíola&lt;/author&gt;&lt;author&gt;Aranda, Carolina S %J Jornal de Pediatria&lt;/author&gt;&lt;/authors&gt;&lt;/contributors&gt;&lt;titles&gt;&lt;title&gt;Immune system: development and acquisition of immunological competence&lt;/title&gt;&lt;/titles&gt;&lt;pages&gt;59-66&lt;/pages&gt;&lt;volume&gt;97&lt;/volume&gt;&lt;dates&gt;&lt;year&gt;2021&lt;/year&gt;&lt;/dates&gt;&lt;isbn&gt;0021-7557&lt;/isbn&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0</w:t>
      </w:r>
      <w:r w:rsidR="009740A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p>
    <w:p w14:paraId="00000033" w14:textId="14C90313"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Furthermore, food poisoning, intestinal disorders, and systemic viral diseases can all be influenced by nutrition.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erkley&lt;/Author&gt;&lt;Year&gt;2021&lt;/Year&gt;&lt;RecNum&gt;584&lt;/RecNum&gt;&lt;DisplayText&gt;&lt;style face="superscript"&gt;11&lt;/style&gt;&lt;/DisplayText&gt;&lt;record&gt;&lt;rec-number&gt;584&lt;/rec-number&gt;&lt;foreign-keys&gt;&lt;key app="EN" db-id="dt5xxzsfjtepsteafesp0sddve09zspzp952" timestamp="1652285921"&gt;584&lt;/key&gt;&lt;/foreign-keys&gt;&lt;ref-type name="Book Section"&gt;5&lt;/ref-type&gt;&lt;contributors&gt;&lt;authors&gt;&lt;author&gt;Berkley, James A&lt;/author&gt;&lt;/authors&gt;&lt;/contributors&gt;&lt;titles&gt;&lt;title&gt;Bacterial Infections and Nutrition: A Primer&lt;/title&gt;&lt;secondary-title&gt;Nutrition and Infectious Diseases&lt;/secondary-title&gt;&lt;/titles&gt;&lt;pages&gt;113-131&lt;/pages&gt;&lt;dates&gt;&lt;year&gt;2021&lt;/year&gt;&lt;/dates&gt;&lt;publisher&gt;Springer&lt;/publisher&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1</w:t>
      </w:r>
      <w:r w:rsidR="009740A0" w:rsidRPr="002A6B53">
        <w:rPr>
          <w:rFonts w:ascii="Times New Roman" w:eastAsia="Times New Roman" w:hAnsi="Times New Roman" w:cs="Times New Roman"/>
          <w:sz w:val="20"/>
          <w:szCs w:val="20"/>
        </w:rPr>
        <w:fldChar w:fldCharType="end"/>
      </w:r>
      <w:r w:rsidR="009740A0"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hy diet is</w:t>
      </w:r>
      <w:r w:rsidR="002C72DD" w:rsidRPr="002A6B53">
        <w:rPr>
          <w:rFonts w:ascii="Times New Roman" w:eastAsia="Times New Roman" w:hAnsi="Times New Roman" w:cs="Times New Roman"/>
          <w:sz w:val="20"/>
          <w:szCs w:val="20"/>
        </w:rPr>
        <w:t xml:space="preserve"> very much</w:t>
      </w:r>
      <w:r w:rsidRPr="002A6B53">
        <w:rPr>
          <w:rFonts w:ascii="Times New Roman" w:eastAsia="Times New Roman" w:hAnsi="Times New Roman" w:cs="Times New Roman"/>
          <w:sz w:val="20"/>
          <w:szCs w:val="20"/>
        </w:rPr>
        <w:t xml:space="preserve"> essential </w:t>
      </w:r>
      <w:r w:rsidR="002C72DD" w:rsidRPr="002A6B53">
        <w:rPr>
          <w:rFonts w:ascii="Times New Roman" w:eastAsia="Times New Roman" w:hAnsi="Times New Roman" w:cs="Times New Roman"/>
          <w:sz w:val="20"/>
          <w:szCs w:val="20"/>
        </w:rPr>
        <w:t xml:space="preserve">in the </w:t>
      </w:r>
      <w:r w:rsidRPr="002A6B53">
        <w:rPr>
          <w:rFonts w:ascii="Times New Roman" w:eastAsia="Times New Roman" w:hAnsi="Times New Roman" w:cs="Times New Roman"/>
          <w:sz w:val="20"/>
          <w:szCs w:val="20"/>
        </w:rPr>
        <w:t xml:space="preserve">preventing </w:t>
      </w:r>
      <w:r w:rsidR="002C72DD" w:rsidRPr="002A6B53">
        <w:rPr>
          <w:rFonts w:ascii="Times New Roman" w:eastAsia="Times New Roman" w:hAnsi="Times New Roman" w:cs="Times New Roman"/>
          <w:sz w:val="20"/>
          <w:szCs w:val="20"/>
        </w:rPr>
        <w:t xml:space="preserve">of </w:t>
      </w:r>
      <w:r w:rsidRPr="002A6B53">
        <w:rPr>
          <w:rFonts w:ascii="Times New Roman" w:eastAsia="Times New Roman" w:hAnsi="Times New Roman" w:cs="Times New Roman"/>
          <w:sz w:val="20"/>
          <w:szCs w:val="20"/>
        </w:rPr>
        <w:t xml:space="preserve">malnutrition in all forms, </w:t>
      </w:r>
      <w:r w:rsidR="000444E3" w:rsidRPr="002A6B53">
        <w:rPr>
          <w:rFonts w:ascii="Times New Roman" w:eastAsia="Times New Roman" w:hAnsi="Times New Roman" w:cs="Times New Roman"/>
          <w:sz w:val="20"/>
          <w:szCs w:val="20"/>
        </w:rPr>
        <w:t xml:space="preserve">besides </w:t>
      </w:r>
      <w:r w:rsidRPr="002A6B53">
        <w:rPr>
          <w:rFonts w:ascii="Times New Roman" w:eastAsia="Times New Roman" w:hAnsi="Times New Roman" w:cs="Times New Roman"/>
          <w:sz w:val="20"/>
          <w:szCs w:val="20"/>
        </w:rPr>
        <w:t xml:space="preserve">non-communicable diseases and disorders. However, </w:t>
      </w:r>
      <w:r w:rsidR="00737E42" w:rsidRPr="002A6B53">
        <w:rPr>
          <w:rFonts w:ascii="Times New Roman" w:eastAsia="Times New Roman" w:hAnsi="Times New Roman" w:cs="Times New Roman"/>
          <w:sz w:val="20"/>
          <w:szCs w:val="20"/>
        </w:rPr>
        <w:t xml:space="preserve">owing to </w:t>
      </w:r>
      <w:r w:rsidRPr="002A6B53">
        <w:rPr>
          <w:rFonts w:ascii="Times New Roman" w:eastAsia="Times New Roman" w:hAnsi="Times New Roman" w:cs="Times New Roman"/>
          <w:sz w:val="20"/>
          <w:szCs w:val="20"/>
        </w:rPr>
        <w:t>greater production of processed foods, urbanization, and lifestyles</w:t>
      </w:r>
      <w:r w:rsidR="00094393" w:rsidRPr="002A6B53">
        <w:rPr>
          <w:rFonts w:ascii="Times New Roman" w:eastAsia="Times New Roman" w:hAnsi="Times New Roman" w:cs="Times New Roman"/>
          <w:sz w:val="20"/>
          <w:szCs w:val="20"/>
        </w:rPr>
        <w:t xml:space="preserve"> modifications</w:t>
      </w:r>
      <w:r w:rsidRPr="002A6B53">
        <w:rPr>
          <w:rFonts w:ascii="Times New Roman" w:eastAsia="Times New Roman" w:hAnsi="Times New Roman" w:cs="Times New Roman"/>
          <w:sz w:val="20"/>
          <w:szCs w:val="20"/>
        </w:rPr>
        <w:t xml:space="preserve">, dietary habits have </w:t>
      </w:r>
      <w:r w:rsidR="00AB2C01" w:rsidRPr="002A6B53">
        <w:rPr>
          <w:rFonts w:ascii="Times New Roman" w:eastAsia="Times New Roman" w:hAnsi="Times New Roman" w:cs="Times New Roman"/>
          <w:sz w:val="20"/>
          <w:szCs w:val="20"/>
        </w:rPr>
        <w:t>seen many changes and has also led to innumerable diseases</w:t>
      </w:r>
      <w:r w:rsidRPr="002A6B53">
        <w:rPr>
          <w:rFonts w:ascii="Times New Roman" w:eastAsia="Times New Roman" w:hAnsi="Times New Roman" w:cs="Times New Roman"/>
          <w:sz w:val="20"/>
          <w:szCs w:val="20"/>
        </w:rPr>
        <w:t>.</w:t>
      </w:r>
      <w:r w:rsidR="00DE1264" w:rsidRPr="002A6B53">
        <w:rPr>
          <w:rFonts w:ascii="Times New Roman" w:eastAsia="Times New Roman" w:hAnsi="Times New Roman" w:cs="Times New Roman"/>
          <w:sz w:val="20"/>
          <w:szCs w:val="20"/>
        </w:rPr>
        <w:t xml:space="preserve"> </w:t>
      </w:r>
      <w:r w:rsidR="00DE126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rishnaswamy&lt;/Author&gt;&lt;Year&gt;2016&lt;/Year&gt;&lt;RecNum&gt;585&lt;/RecNum&gt;&lt;DisplayText&gt;&lt;style face="superscript"&gt;12&lt;/style&gt;&lt;/DisplayText&gt;&lt;record&gt;&lt;rec-number&gt;585&lt;/rec-number&gt;&lt;foreign-keys&gt;&lt;key app="EN" db-id="dt5xxzsfjtepsteafesp0sddve09zspzp952" timestamp="1652286065"&gt;585&lt;/key&gt;&lt;/foreign-keys&gt;&lt;ref-type name="Conference Proceedings"&gt;10&lt;/ref-type&gt;&lt;contributors&gt;&lt;authors&gt;&lt;author&gt;Krishnaswamy, KAMALA&lt;/author&gt;&lt;author&gt;Vaidya, RUCHI&lt;/author&gt;&lt;author&gt;Gayathri, R&lt;/author&gt;&lt;author&gt;Sudha, V&lt;/author&gt;&lt;/authors&gt;&lt;/contributors&gt;&lt;titles&gt;&lt;title&gt;Diet and nutrition in the prevention of non-communicable diseases&lt;/title&gt;&lt;secondary-title&gt;Proc Indian Natn Sci Acad&lt;/secondary-title&gt;&lt;/titles&gt;&lt;pages&gt;1477-1494&lt;/pages&gt;&lt;volume&gt;82&lt;/volume&gt;&lt;number&gt;5&lt;/number&gt;&lt;dates&gt;&lt;year&gt;2016&lt;/year&gt;&lt;/dates&gt;&lt;urls&gt;&lt;/urls&gt;&lt;/record&gt;&lt;/Cite&gt;&lt;/EndNote&gt;</w:instrText>
      </w:r>
      <w:r w:rsidR="00DE126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2</w:t>
      </w:r>
      <w:r w:rsidR="00DE126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People </w:t>
      </w:r>
      <w:r w:rsidR="00F02BF9" w:rsidRPr="002A6B53">
        <w:rPr>
          <w:rFonts w:ascii="Times New Roman" w:eastAsia="Times New Roman" w:hAnsi="Times New Roman" w:cs="Times New Roman"/>
          <w:sz w:val="20"/>
          <w:szCs w:val="20"/>
        </w:rPr>
        <w:t xml:space="preserve">generally </w:t>
      </w:r>
      <w:r w:rsidR="00AA5FE0" w:rsidRPr="002A6B53">
        <w:rPr>
          <w:rFonts w:ascii="Times New Roman" w:eastAsia="Times New Roman" w:hAnsi="Times New Roman" w:cs="Times New Roman"/>
          <w:sz w:val="20"/>
          <w:szCs w:val="20"/>
        </w:rPr>
        <w:t xml:space="preserve">consume </w:t>
      </w:r>
      <w:r w:rsidRPr="002A6B53">
        <w:rPr>
          <w:rFonts w:ascii="Times New Roman" w:eastAsia="Times New Roman" w:hAnsi="Times New Roman" w:cs="Times New Roman"/>
          <w:sz w:val="20"/>
          <w:szCs w:val="20"/>
        </w:rPr>
        <w:t>more foods high</w:t>
      </w:r>
      <w:r w:rsidR="00D33AB4" w:rsidRPr="002A6B53">
        <w:rPr>
          <w:rFonts w:ascii="Times New Roman" w:eastAsia="Times New Roman" w:hAnsi="Times New Roman" w:cs="Times New Roman"/>
          <w:sz w:val="20"/>
          <w:szCs w:val="20"/>
        </w:rPr>
        <w:t>er</w:t>
      </w:r>
      <w:r w:rsidRPr="002A6B53">
        <w:rPr>
          <w:rFonts w:ascii="Times New Roman" w:eastAsia="Times New Roman" w:hAnsi="Times New Roman" w:cs="Times New Roman"/>
          <w:sz w:val="20"/>
          <w:szCs w:val="20"/>
        </w:rPr>
        <w:t xml:space="preserve"> in energy, fats, sugars, and salt, and </w:t>
      </w:r>
      <w:r w:rsidR="00940239" w:rsidRPr="002A6B53">
        <w:rPr>
          <w:rFonts w:ascii="Times New Roman" w:eastAsia="Times New Roman" w:hAnsi="Times New Roman" w:cs="Times New Roman"/>
          <w:sz w:val="20"/>
          <w:szCs w:val="20"/>
        </w:rPr>
        <w:t xml:space="preserve">don’t prefer </w:t>
      </w:r>
      <w:r w:rsidRPr="002A6B53">
        <w:rPr>
          <w:rFonts w:ascii="Times New Roman" w:eastAsia="Times New Roman" w:hAnsi="Times New Roman" w:cs="Times New Roman"/>
          <w:sz w:val="20"/>
          <w:szCs w:val="20"/>
        </w:rPr>
        <w:t>eating fruit</w:t>
      </w:r>
      <w:r w:rsidR="00625AFD" w:rsidRPr="002A6B53">
        <w:rPr>
          <w:rFonts w:ascii="Times New Roman" w:eastAsia="Times New Roman" w:hAnsi="Times New Roman" w:cs="Times New Roman"/>
          <w:sz w:val="20"/>
          <w:szCs w:val="20"/>
        </w:rPr>
        <w:t>s</w:t>
      </w:r>
      <w:r w:rsidRPr="002A6B53">
        <w:rPr>
          <w:rFonts w:ascii="Times New Roman" w:eastAsia="Times New Roman" w:hAnsi="Times New Roman" w:cs="Times New Roman"/>
          <w:sz w:val="20"/>
          <w:szCs w:val="20"/>
        </w:rPr>
        <w:t>, vegetables, and other dietary fibre like whole grains</w:t>
      </w:r>
      <w:r w:rsidR="00625AFD" w:rsidRPr="002A6B53">
        <w:rPr>
          <w:rFonts w:ascii="Times New Roman" w:eastAsia="Times New Roman" w:hAnsi="Times New Roman" w:cs="Times New Roman"/>
          <w:sz w:val="20"/>
          <w:szCs w:val="20"/>
        </w:rPr>
        <w:t xml:space="preserve"> which are enriched with healthy nutrients</w:t>
      </w:r>
      <w:r w:rsidR="006E10F8" w:rsidRPr="002A6B53">
        <w:rPr>
          <w:rFonts w:ascii="Times New Roman" w:eastAsia="Times New Roman" w:hAnsi="Times New Roman" w:cs="Times New Roman"/>
          <w:sz w:val="20"/>
          <w:szCs w:val="20"/>
        </w:rPr>
        <w:t xml:space="preserve"> and energy.</w:t>
      </w:r>
      <w:r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Lichtenstein&lt;/Author&gt;&lt;Year&gt;2006&lt;/Year&gt;&lt;RecNum&gt;586&lt;/RecNum&gt;&lt;DisplayText&gt;&lt;style face="superscript"&gt;13&lt;/style&gt;&lt;/DisplayText&gt;&lt;record&gt;&lt;rec-number&gt;586&lt;/rec-number&gt;&lt;foreign-keys&gt;&lt;key app="EN" db-id="dt5xxzsfjtepsteafesp0sddve09zspzp952" timestamp="1652286102"&gt;586&lt;/key&gt;&lt;/foreign-keys&gt;&lt;ref-type name="Journal Article"&gt;17&lt;/ref-type&gt;&lt;contributors&gt;&lt;authors&gt;&lt;author&gt;Lichtenstein, Alice H&lt;/author&gt;&lt;author&gt;Appel, Lawrence J&lt;/author&gt;&lt;author&gt;Brands, Michael&lt;/author&gt;&lt;author&gt;Carnethon, Mercedes&lt;/author&gt;&lt;author&gt;Daniels, Stephen&lt;/author&gt;&lt;author&gt;Franch, Harold A&lt;/author&gt;&lt;author&gt;Franklin, Barry&lt;/author&gt;&lt;author&gt;Kris-Etherton, Penny&lt;/author&gt;&lt;author&gt;Harris, William S&lt;/author&gt;&lt;author&gt;Howard, Barbara %J Circulation&lt;/author&gt;&lt;/authors&gt;&lt;/contributors&gt;&lt;titles&gt;&lt;title&gt;Diet and lifestyle recommendations revision 2006: a scientific statement from the American Heart Association Nutrition Committee&lt;/title&gt;&lt;/titles&gt;&lt;pages&gt;82-96&lt;/pages&gt;&lt;volume&gt;114&lt;/volume&gt;&lt;number&gt;1&lt;/number&gt;&lt;dates&gt;&lt;year&gt;2006&lt;/year&gt;&lt;/dates&gt;&lt;isbn&gt;0009-7322&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3</w:t>
      </w:r>
      <w:r w:rsidR="00ED0F0A" w:rsidRPr="002A6B53">
        <w:rPr>
          <w:rFonts w:ascii="Times New Roman" w:eastAsia="Times New Roman" w:hAnsi="Times New Roman" w:cs="Times New Roman"/>
          <w:sz w:val="20"/>
          <w:szCs w:val="20"/>
        </w:rPr>
        <w:fldChar w:fldCharType="end"/>
      </w:r>
      <w:r w:rsidR="00ED0F0A"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w:t>
      </w:r>
      <w:r w:rsidR="009663FE" w:rsidRPr="002A6B53">
        <w:rPr>
          <w:rFonts w:ascii="Times New Roman" w:eastAsia="Times New Roman" w:hAnsi="Times New Roman" w:cs="Times New Roman"/>
          <w:sz w:val="20"/>
          <w:szCs w:val="20"/>
        </w:rPr>
        <w:t>hier</w:t>
      </w:r>
      <w:r w:rsidRPr="002A6B53">
        <w:rPr>
          <w:rFonts w:ascii="Times New Roman" w:eastAsia="Times New Roman" w:hAnsi="Times New Roman" w:cs="Times New Roman"/>
          <w:sz w:val="20"/>
          <w:szCs w:val="20"/>
        </w:rPr>
        <w:t xml:space="preserve"> diet is </w:t>
      </w:r>
      <w:r w:rsidR="009663FE" w:rsidRPr="002A6B53">
        <w:rPr>
          <w:rFonts w:ascii="Times New Roman" w:eastAsia="Times New Roman" w:hAnsi="Times New Roman" w:cs="Times New Roman"/>
          <w:sz w:val="20"/>
          <w:szCs w:val="20"/>
        </w:rPr>
        <w:t xml:space="preserve">much needed </w:t>
      </w:r>
      <w:r w:rsidR="007C4750" w:rsidRPr="002A6B53">
        <w:rPr>
          <w:rFonts w:ascii="Times New Roman" w:eastAsia="Times New Roman" w:hAnsi="Times New Roman" w:cs="Times New Roman"/>
          <w:sz w:val="20"/>
          <w:szCs w:val="20"/>
        </w:rPr>
        <w:t xml:space="preserve">in the </w:t>
      </w:r>
      <w:r w:rsidRPr="002A6B53">
        <w:rPr>
          <w:rFonts w:ascii="Times New Roman" w:eastAsia="Times New Roman" w:hAnsi="Times New Roman" w:cs="Times New Roman"/>
          <w:sz w:val="20"/>
          <w:szCs w:val="20"/>
        </w:rPr>
        <w:t>prevent</w:t>
      </w:r>
      <w:r w:rsidR="006710DB" w:rsidRPr="002A6B53">
        <w:rPr>
          <w:rFonts w:ascii="Times New Roman" w:eastAsia="Times New Roman" w:hAnsi="Times New Roman" w:cs="Times New Roman"/>
          <w:sz w:val="20"/>
          <w:szCs w:val="20"/>
        </w:rPr>
        <w:t>ion</w:t>
      </w:r>
      <w:r w:rsidRPr="002A6B53">
        <w:rPr>
          <w:rFonts w:ascii="Times New Roman" w:eastAsia="Times New Roman" w:hAnsi="Times New Roman" w:cs="Times New Roman"/>
          <w:sz w:val="20"/>
          <w:szCs w:val="20"/>
        </w:rPr>
        <w:t xml:space="preserve"> </w:t>
      </w:r>
      <w:r w:rsidR="000D1830" w:rsidRPr="002A6B53">
        <w:rPr>
          <w:rFonts w:ascii="Times New Roman" w:eastAsia="Times New Roman" w:hAnsi="Times New Roman" w:cs="Times New Roman"/>
          <w:sz w:val="20"/>
          <w:szCs w:val="20"/>
        </w:rPr>
        <w:t xml:space="preserve">of </w:t>
      </w:r>
      <w:r w:rsidRPr="002A6B53">
        <w:rPr>
          <w:rFonts w:ascii="Times New Roman" w:eastAsia="Times New Roman" w:hAnsi="Times New Roman" w:cs="Times New Roman"/>
          <w:sz w:val="20"/>
          <w:szCs w:val="20"/>
        </w:rPr>
        <w:t>malnutrition in all forms.</w:t>
      </w:r>
      <w:r w:rsidRPr="002A6B53">
        <w:rPr>
          <w:rFonts w:ascii="Times New Roman" w:eastAsia="Times New Roman" w:hAnsi="Times New Roman" w:cs="Times New Roman"/>
          <w:b/>
          <w:bCs/>
          <w:sz w:val="20"/>
          <w:szCs w:val="20"/>
        </w:rPr>
        <w:t xml:space="preserve"> </w:t>
      </w:r>
      <w:r w:rsidRPr="002A6B53">
        <w:rPr>
          <w:rFonts w:ascii="Times New Roman" w:eastAsia="Times New Roman" w:hAnsi="Times New Roman" w:cs="Times New Roman"/>
          <w:sz w:val="20"/>
          <w:szCs w:val="20"/>
        </w:rPr>
        <w:t>The lessons from this study of nutrition and immunity helps to know that the good nutrient supply leads good nutrient stores. A healthy diet chart and natural food can make our immunity stronger and prevent the problem of malnutrition.</w:t>
      </w:r>
      <w:r w:rsidR="00ED0F0A"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wkes&lt;/Author&gt;&lt;Year&gt;2020&lt;/Year&gt;&lt;RecNum&gt;587&lt;/RecNum&gt;&lt;DisplayText&gt;&lt;style face="superscript"&gt;14&lt;/style&gt;&lt;/DisplayText&gt;&lt;record&gt;&lt;rec-number&gt;587&lt;/rec-number&gt;&lt;foreign-keys&gt;&lt;key app="EN" db-id="dt5xxzsfjtepsteafesp0sddve09zspzp952" timestamp="1652286152"&gt;587&lt;/key&gt;&lt;/foreign-keys&gt;&lt;ref-type name="Journal Article"&gt;17&lt;/ref-type&gt;&lt;contributors&gt;&lt;authors&gt;&lt;author&gt;Hawkes, Corinna&lt;/author&gt;&lt;author&gt;Ruel, Marie T&lt;/author&gt;&lt;author&gt;Salm, Leah&lt;/author&gt;&lt;author&gt;Sinclair, Bryony&lt;/author&gt;&lt;author&gt;Branca, Francesco %J The Lancet&lt;/author&gt;&lt;/authors&gt;&lt;/contributors&gt;&lt;titles&gt;&lt;title&gt;Double-duty actions: seizing programme and policy opportunities to address malnutrition in all its forms&lt;/title&gt;&lt;/titles&gt;&lt;pages&gt;142-155&lt;/pages&gt;&lt;volume&gt;395&lt;/volume&gt;&lt;number&gt;10218&lt;/number&gt;&lt;dates&gt;&lt;year&gt;2020&lt;/year&gt;&lt;/dates&gt;&lt;isbn&gt;0140-6736&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4</w:t>
      </w:r>
      <w:r w:rsidR="00ED0F0A"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aim</w:t>
      </w:r>
      <w:r w:rsidR="00F75984"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is to </w:t>
      </w:r>
      <w:r w:rsidR="00D77F57" w:rsidRPr="002A6B53">
        <w:rPr>
          <w:rFonts w:ascii="Times New Roman" w:eastAsia="Times New Roman" w:hAnsi="Times New Roman" w:cs="Times New Roman"/>
          <w:sz w:val="20"/>
          <w:szCs w:val="20"/>
        </w:rPr>
        <w:t>have knowledge ab</w:t>
      </w:r>
      <w:r w:rsidR="00460671" w:rsidRPr="002A6B53">
        <w:rPr>
          <w:rFonts w:ascii="Times New Roman" w:eastAsia="Times New Roman" w:hAnsi="Times New Roman" w:cs="Times New Roman"/>
          <w:sz w:val="20"/>
          <w:szCs w:val="20"/>
        </w:rPr>
        <w:t xml:space="preserve">out </w:t>
      </w:r>
      <w:r w:rsidRPr="002A6B53">
        <w:rPr>
          <w:rFonts w:ascii="Times New Roman" w:eastAsia="Times New Roman" w:hAnsi="Times New Roman" w:cs="Times New Roman"/>
          <w:sz w:val="20"/>
          <w:szCs w:val="20"/>
        </w:rPr>
        <w:t>malnutrition and nutrition insufficiency</w:t>
      </w:r>
      <w:r w:rsidR="00672C3C" w:rsidRPr="002A6B53">
        <w:rPr>
          <w:rFonts w:ascii="Times New Roman" w:eastAsia="Times New Roman" w:hAnsi="Times New Roman" w:cs="Times New Roman"/>
          <w:sz w:val="20"/>
          <w:szCs w:val="20"/>
        </w:rPr>
        <w:t xml:space="preserve"> in disease progression</w:t>
      </w:r>
      <w:r w:rsidRPr="002A6B53">
        <w:rPr>
          <w:rFonts w:ascii="Times New Roman" w:eastAsia="Times New Roman" w:hAnsi="Times New Roman" w:cs="Times New Roman"/>
          <w:sz w:val="20"/>
          <w:szCs w:val="20"/>
        </w:rPr>
        <w:t xml:space="preserve"> and to promote a healthy lifestyle. In this review, we have discussed about most important nutrients and immune suppression mechanisms by B lymphocytes, T-cells to gain insights about the significance of nutrition and enhance Immunity.</w:t>
      </w:r>
    </w:p>
    <w:p w14:paraId="7E87A852"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4" w14:textId="22C5E247" w:rsidR="00512F4C" w:rsidRDefault="00801C85" w:rsidP="00801C8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00BC570E" w:rsidRPr="002A6B53">
        <w:rPr>
          <w:rFonts w:ascii="Times New Roman" w:eastAsia="Times New Roman" w:hAnsi="Times New Roman" w:cs="Times New Roman"/>
          <w:b/>
          <w:sz w:val="20"/>
          <w:szCs w:val="20"/>
        </w:rPr>
        <w:t>. NUTRITION OVERVIEW</w:t>
      </w:r>
    </w:p>
    <w:p w14:paraId="0A78BDD2"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35" w14:textId="5516E1E0"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o function, our bodies require a particular number of nutrients on a daily basis. A balanced diet is necessary to provide these nutrients to our bodies. Eating healthily allows us to attain and maintain body compositions that allow us to do demanding mental and physical tasks while being healthy.</w:t>
      </w:r>
      <w:r w:rsidR="00ED0F0A"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reenberg&lt;/Author&gt;&lt;Year&gt;2004&lt;/Year&gt;&lt;RecNum&gt;588&lt;/RecNum&gt;&lt;DisplayText&gt;&lt;style face="superscript"&gt;15&lt;/style&gt;&lt;/DisplayText&gt;&lt;record&gt;&lt;rec-number&gt;588&lt;/rec-number&gt;&lt;foreign-keys&gt;&lt;key app="EN" db-id="dt5xxzsfjtepsteafesp0sddve09zspzp952" timestamp="1652286213"&gt;588&lt;/key&gt;&lt;/foreign-keys&gt;&lt;ref-type name="Book"&gt;6&lt;/ref-type&gt;&lt;contributors&gt;&lt;authors&gt;&lt;author&gt;Greenberg, Jerrold S&lt;/author&gt;&lt;author&gt;Dintiman, George B&lt;/author&gt;&lt;author&gt;Oakes, Barbee Myers&lt;/author&gt;&lt;/authors&gt;&lt;/contributors&gt;&lt;titles&gt;&lt;title&gt;Physical fitness and wellness: Changing the way you look, feel, and perform&lt;/title&gt;&lt;/titles&gt;&lt;dates&gt;&lt;year&gt;2004&lt;/year&gt;&lt;/dates&gt;&lt;publisher&gt;Human Kinetics&lt;/publisher&gt;&lt;isbn&gt;0736046968&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5</w:t>
      </w:r>
      <w:r w:rsidR="00ED0F0A"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ile the body can synthesis many nutrients, others, particularly critical nutrients, cannot</w:t>
      </w:r>
      <w:r w:rsidR="00ED0F0A" w:rsidRPr="002A6B53">
        <w:rPr>
          <w:rFonts w:ascii="Times New Roman" w:eastAsia="Times New Roman" w:hAnsi="Times New Roman" w:cs="Times New Roman"/>
          <w:sz w:val="20"/>
          <w:szCs w:val="20"/>
        </w:rPr>
        <w:t xml:space="preserve"> be synthesized and it needs to be taken individually</w:t>
      </w:r>
      <w:r w:rsidRPr="002A6B53">
        <w:rPr>
          <w:rFonts w:ascii="Times New Roman" w:eastAsia="Times New Roman" w:hAnsi="Times New Roman" w:cs="Times New Roman"/>
          <w:sz w:val="20"/>
          <w:szCs w:val="20"/>
        </w:rPr>
        <w:t>. As a result, we must provide them through our diet - the foods and beverages we consume. Macronutrients and micronutrients are the two types of nutrients in general.</w:t>
      </w:r>
      <w:r w:rsidR="00F046F5" w:rsidRPr="002A6B53">
        <w:rPr>
          <w:rFonts w:ascii="Times New Roman" w:eastAsia="Times New Roman" w:hAnsi="Times New Roman" w:cs="Times New Roman"/>
          <w:sz w:val="20"/>
          <w:szCs w:val="20"/>
        </w:rPr>
        <w:t xml:space="preserve"> </w:t>
      </w:r>
      <w:r w:rsidR="00F046F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ris&lt;/Author&gt;&lt;Year&gt;2020&lt;/Year&gt;&lt;RecNum&gt;591&lt;/RecNum&gt;&lt;DisplayText&gt;&lt;style face="superscript"&gt;16&lt;/style&gt;&lt;/DisplayText&gt;&lt;record&gt;&lt;rec-number&gt;591&lt;/rec-number&gt;&lt;foreign-keys&gt;&lt;key app="EN" db-id="dt5xxzsfjtepsteafesp0sddve09zspzp952" timestamp="1652286355"&gt;591&lt;/key&gt;&lt;/foreign-keys&gt;&lt;ref-type name="Journal Article"&gt;17&lt;/ref-type&gt;&lt;contributors&gt;&lt;authors&gt;&lt;author&gt;Morris, Alyssa L&lt;/author&gt;&lt;author&gt;Mohiuddin, Shamim S&lt;/author&gt;&lt;/authors&gt;&lt;/contributors&gt;&lt;titles&gt;&lt;title&gt;Biochemistry, nutrients&lt;/title&gt;&lt;/titles&gt;&lt;dates&gt;&lt;year&gt;2020&lt;/year&gt;&lt;/dates&gt;&lt;urls&gt;&lt;/urls&gt;&lt;/record&gt;&lt;/Cite&gt;&lt;/EndNote&gt;</w:instrText>
      </w:r>
      <w:r w:rsidR="00F046F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6</w:t>
      </w:r>
      <w:r w:rsidR="00F046F5"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Fats, proteins, carbohydrates, water, and some minerals are all macronutrients</w:t>
      </w:r>
      <w:r w:rsidR="00166859" w:rsidRPr="002A6B53">
        <w:rPr>
          <w:rFonts w:ascii="Times New Roman" w:eastAsia="Times New Roman" w:hAnsi="Times New Roman" w:cs="Times New Roman"/>
          <w:sz w:val="20"/>
          <w:szCs w:val="20"/>
        </w:rPr>
        <w:t xml:space="preserve"> mostly present in nuts</w:t>
      </w:r>
      <w:r w:rsidRPr="002A6B53">
        <w:rPr>
          <w:rFonts w:ascii="Times New Roman" w:eastAsia="Times New Roman" w:hAnsi="Times New Roman" w:cs="Times New Roman"/>
          <w:sz w:val="20"/>
          <w:szCs w:val="20"/>
        </w:rPr>
        <w:t>,</w:t>
      </w:r>
      <w:r w:rsidR="00FF596C" w:rsidRPr="002A6B53">
        <w:rPr>
          <w:rFonts w:ascii="Times New Roman" w:eastAsia="Times New Roman" w:hAnsi="Times New Roman" w:cs="Times New Roman"/>
          <w:sz w:val="20"/>
          <w:szCs w:val="20"/>
        </w:rPr>
        <w:t xml:space="preserve"> </w:t>
      </w:r>
      <w:r w:rsidR="00FF596C"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rufau&lt;/Author&gt;&lt;Year&gt;2006&lt;/Year&gt;&lt;RecNum&gt;592&lt;/RecNum&gt;&lt;DisplayText&gt;&lt;style face="superscript"&gt;17&lt;/style&gt;&lt;/DisplayText&gt;&lt;record&gt;&lt;rec-number&gt;592&lt;/rec-number&gt;&lt;foreign-keys&gt;&lt;key app="EN" db-id="dt5xxzsfjtepsteafesp0sddve09zspzp952" timestamp="1652286440"&gt;592&lt;/key&gt;&lt;/foreign-keys&gt;&lt;ref-type name="Journal Article"&gt;17&lt;/ref-type&gt;&lt;contributors&gt;&lt;authors&gt;&lt;author&gt;Brufau, Gemma&lt;/author&gt;&lt;author&gt;Boatella, Josep&lt;/author&gt;&lt;author&gt;Rafecas, Magda %J British Journal of Nutrition&lt;/author&gt;&lt;/authors&gt;&lt;/contributors&gt;&lt;titles&gt;&lt;title&gt;Nuts: source of energy and macronutrients&lt;/title&gt;&lt;/titles&gt;&lt;pages&gt;S24-S28&lt;/pages&gt;&lt;volume&gt;96&lt;/volume&gt;&lt;number&gt;S2&lt;/number&gt;&lt;dates&gt;&lt;year&gt;2006&lt;/year&gt;&lt;/dates&gt;&lt;isbn&gt;1475-2662&lt;/isbn&gt;&lt;urls&gt;&lt;/urls&gt;&lt;/record&gt;&lt;/Cite&gt;&lt;/EndNote&gt;</w:instrText>
      </w:r>
      <w:r w:rsidR="00FF596C"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7</w:t>
      </w:r>
      <w:r w:rsidR="00FF596C"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nd our bodies require vast amounts of them on a daily basis.</w:t>
      </w:r>
      <w:r w:rsidR="00F046F5" w:rsidRPr="002A6B53">
        <w:rPr>
          <w:rFonts w:ascii="Times New Roman" w:eastAsia="Times New Roman" w:hAnsi="Times New Roman" w:cs="Times New Roman"/>
          <w:sz w:val="20"/>
          <w:szCs w:val="20"/>
        </w:rPr>
        <w:t xml:space="preserve"> </w:t>
      </w:r>
      <w:r w:rsidR="00F046F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umar&lt;/Author&gt;&lt;Year&gt;2017&lt;/Year&gt;&lt;RecNum&gt;589&lt;/RecNum&gt;&lt;DisplayText&gt;&lt;style face="superscript"&gt;18, 19&lt;/style&gt;&lt;/DisplayText&gt;&lt;record&gt;&lt;rec-number&gt;589&lt;/rec-number&gt;&lt;foreign-keys&gt;&lt;key app="EN" db-id="dt5xxzsfjtepsteafesp0sddve09zspzp952" timestamp="1652286314"&gt;589&lt;/key&gt;&lt;/foreign-keys&gt;&lt;ref-type name="Journal Article"&gt;17&lt;/ref-type&gt;&lt;contributors&gt;&lt;authors&gt;&lt;author&gt;Kumar, Vijay&lt;/author&gt;&lt;author&gt;Shukla, Amit Kumar&lt;/author&gt;&lt;author&gt;Sharma, Priyanka&lt;/author&gt;&lt;author&gt;Choudhury, Bishanu&lt;/author&gt;&lt;author&gt;Singh, Pratyush&lt;/author&gt;&lt;author&gt;Kumar, Shambhu %J World Journal of Pharmaceutical Research&lt;/author&gt;&lt;/authors&gt;&lt;/contributors&gt;&lt;titles&gt;&lt;title&gt;Role of macronutrient in health&lt;/title&gt;&lt;/titles&gt;&lt;pages&gt;373-381&lt;/pages&gt;&lt;volume&gt;6&lt;/volume&gt;&lt;number&gt;3&lt;/number&gt;&lt;dates&gt;&lt;year&gt;2017&lt;/year&gt;&lt;/dates&gt;&lt;urls&gt;&lt;/urls&gt;&lt;/record&gt;&lt;/Cite&gt;&lt;Cite&gt;&lt;Author&gt;Berdanier&lt;/Author&gt;&lt;Year&gt;2018&lt;/Year&gt;&lt;RecNum&gt;590&lt;/RecNum&gt;&lt;record&gt;&lt;rec-number&gt;590&lt;/rec-number&gt;&lt;foreign-keys&gt;&lt;key app="EN" db-id="dt5xxzsfjtepsteafesp0sddve09zspzp952" timestamp="1652286331"&gt;590&lt;/key&gt;&lt;/foreign-keys&gt;&lt;ref-type name="Book"&gt;6&lt;/ref-type&gt;&lt;contributors&gt;&lt;authors&gt;&lt;author&gt;Berdanier, Carolyn D&lt;/author&gt;&lt;/authors&gt;&lt;/contributors&gt;&lt;titles&gt;&lt;title&gt;Advanced nutrition: macronutrients&lt;/title&gt;&lt;/titles&gt;&lt;dates&gt;&lt;year&gt;2018&lt;/year&gt;&lt;/dates&gt;&lt;publisher&gt;CRC press&lt;/publisher&gt;&lt;isbn&gt;1315274140&lt;/isbn&gt;&lt;urls&gt;&lt;/urls&gt;&lt;/record&gt;&lt;/Cite&gt;&lt;/EndNote&gt;</w:instrText>
      </w:r>
      <w:r w:rsidR="00F046F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8, 19</w:t>
      </w:r>
      <w:r w:rsidR="00F046F5"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y provide the majority of the energy and building blocks we require for growth, activity, and upkeep. Vitamins and trace minerals are micronutrients that our systems require to digest macronutrients. Micronutrients are only needed in trace levels, ranging from milligrams to micrograms.</w:t>
      </w:r>
      <w:r w:rsidR="00BF1E4F" w:rsidRPr="002A6B53">
        <w:rPr>
          <w:rFonts w:ascii="Times New Roman" w:eastAsia="Times New Roman" w:hAnsi="Times New Roman" w:cs="Times New Roman"/>
          <w:sz w:val="20"/>
          <w:szCs w:val="20"/>
        </w:rPr>
        <w:t xml:space="preserve"> </w:t>
      </w:r>
      <w:r w:rsidR="00BF1E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odswill&lt;/Author&gt;&lt;Year&gt;2020&lt;/Year&gt;&lt;RecNum&gt;593&lt;/RecNum&gt;&lt;DisplayText&gt;&lt;style face="superscript"&gt;20&lt;/style&gt;&lt;/DisplayText&gt;&lt;record&gt;&lt;rec-number&gt;593&lt;/rec-number&gt;&lt;foreign-keys&gt;&lt;key app="EN" db-id="dt5xxzsfjtepsteafesp0sddve09zspzp952" timestamp="1652286474"&gt;593&lt;/key&gt;&lt;/foreign-keys&gt;&lt;ref-type name="Journal Article"&gt;17&lt;/ref-type&gt;&lt;contributors&gt;&lt;authors&gt;&lt;author&gt;Godswill, Awuchi Godswill&lt;/author&gt;&lt;author&gt;Somtochukwu, Igwe Victory&lt;/author&gt;&lt;author&gt;Ikechukwu, Amagwula O&lt;/author&gt;&lt;author&gt;Kate, Echeta Chinelo %J International Journal of Food Sciences&lt;/author&gt;&lt;/authors&gt;&lt;/contributors&gt;&lt;titles&gt;&lt;title&gt;Health benefits of micronutrients (vitamins and minerals) and their associated deficiency diseases: A systematic review&lt;/title&gt;&lt;/titles&gt;&lt;pages&gt;1-32&lt;/pages&gt;&lt;volume&gt;3&lt;/volume&gt;&lt;number&gt;1&lt;/number&gt;&lt;dates&gt;&lt;year&gt;2020&lt;/year&gt;&lt;/dates&gt;&lt;isbn&gt;2789-7680&lt;/isbn&gt;&lt;urls&gt;&lt;/urls&gt;&lt;/record&gt;&lt;/Cite&gt;&lt;/EndNote&gt;</w:instrText>
      </w:r>
      <w:r w:rsidR="00BF1E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0</w:t>
      </w:r>
      <w:r w:rsidR="00BF1E4F" w:rsidRPr="002A6B53">
        <w:rPr>
          <w:rFonts w:ascii="Times New Roman" w:eastAsia="Times New Roman" w:hAnsi="Times New Roman" w:cs="Times New Roman"/>
          <w:sz w:val="20"/>
          <w:szCs w:val="20"/>
        </w:rPr>
        <w:fldChar w:fldCharType="end"/>
      </w:r>
    </w:p>
    <w:p w14:paraId="69E43E3E"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6" w14:textId="1E2E34C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I</w:t>
      </w:r>
      <w:r w:rsidR="00BC570E" w:rsidRPr="002A6B53">
        <w:rPr>
          <w:rFonts w:ascii="Times New Roman" w:eastAsia="Times New Roman" w:hAnsi="Times New Roman" w:cs="Times New Roman"/>
          <w:b/>
          <w:sz w:val="20"/>
          <w:szCs w:val="20"/>
        </w:rPr>
        <w:t>. ROLE OF NUTRITION IN IMMUNE ENHANCEMENT</w:t>
      </w:r>
    </w:p>
    <w:p w14:paraId="248F56E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716481C4"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Immune system is an intricate plot and pathway in human body that protect against harmful microbes. </w:t>
      </w:r>
      <w:r w:rsidR="00BF1E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Petersen&lt;/Author&gt;&lt;Year&gt;2014&lt;/Year&gt;&lt;RecNum&gt;594&lt;/RecNum&gt;&lt;DisplayText&gt;&lt;style face="superscript"&gt;21, 22&lt;/style&gt;&lt;/DisplayText&gt;&lt;record&gt;&lt;rec-number&gt;594&lt;/rec-number&gt;&lt;foreign-keys&gt;&lt;key app="EN" db-id="dt5xxzsfjtepsteafesp0sddve09zspzp952" timestamp="1652286510"&gt;594&lt;/key&gt;&lt;/foreign-keys&gt;&lt;ref-type name="Journal Article"&gt;17&lt;/ref-type&gt;&lt;contributors&gt;&lt;authors&gt;&lt;author&gt;Petersen, Charisse&lt;/author&gt;&lt;author&gt;Round, June L %J Cellular microbiology&lt;/author&gt;&lt;/authors&gt;&lt;/contributors&gt;&lt;titles&gt;&lt;title&gt;Defining dysbiosis and its influence on host immunity and disease&lt;/title&gt;&lt;/titles&gt;&lt;pages&gt;1024-1033&lt;/pages&gt;&lt;volume&gt;16&lt;/volume&gt;&lt;number&gt;7&lt;/number&gt;&lt;dates&gt;&lt;year&gt;2014&lt;/year&gt;&lt;/dates&gt;&lt;isbn&gt;1462-5814&lt;/isbn&gt;&lt;urls&gt;&lt;/urls&gt;&lt;/record&gt;&lt;/Cite&gt;&lt;Cite&gt;&lt;Author&gt;Rook&lt;/Author&gt;&lt;Year&gt;2017&lt;/Year&gt;&lt;RecNum&gt;595&lt;/RecNum&gt;&lt;record&gt;&lt;rec-number&gt;595&lt;/rec-number&gt;&lt;foreign-keys&gt;&lt;key app="EN" db-id="dt5xxzsfjtepsteafesp0sddve09zspzp952" timestamp="1652286551"&gt;595&lt;/key&gt;&lt;/foreign-keys&gt;&lt;ref-type name="Journal Article"&gt;17&lt;/ref-type&gt;&lt;contributors&gt;&lt;authors&gt;&lt;author&gt;Rook, Graham&lt;/author&gt;&lt;author&gt;Bäckhed, Fredrik&lt;/author&gt;&lt;author&gt;Levin, Bruce R&lt;/author&gt;&lt;author&gt;McFall-Ngai, Margaret J&lt;/author&gt;&lt;author&gt;McLean, Angela R %J The Lancet&lt;/author&gt;&lt;/authors&gt;&lt;/contributors&gt;&lt;titles&gt;&lt;title&gt;Evolution, human-microbe interactions, and life history plasticity&lt;/title&gt;&lt;/titles&gt;&lt;pages&gt;521-530&lt;/pages&gt;&lt;volume&gt;390&lt;/volume&gt;&lt;number&gt;10093&lt;/number&gt;&lt;dates&gt;&lt;year&gt;2017&lt;/year&gt;&lt;/dates&gt;&lt;isbn&gt;0140-6736&lt;/isbn&gt;&lt;urls&gt;&lt;/urls&gt;&lt;/record&gt;&lt;/Cite&gt;&lt;/EndNote&gt;</w:instrText>
      </w:r>
      <w:r w:rsidR="00BF1E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1, 22</w:t>
      </w:r>
      <w:r w:rsidR="00BF1E4F" w:rsidRPr="002A6B53">
        <w:rPr>
          <w:rFonts w:ascii="Times New Roman" w:eastAsia="Times New Roman" w:hAnsi="Times New Roman" w:cs="Times New Roman"/>
          <w:sz w:val="20"/>
          <w:szCs w:val="20"/>
        </w:rPr>
        <w:fldChar w:fldCharType="end"/>
      </w:r>
      <w:r w:rsidR="00BF1E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mmune system protects the mankind from pathogenic organism as we are constantly exposed to such pathogens.</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Zhu&lt;/Author&gt;&lt;Year&gt;2022&lt;/Year&gt;&lt;RecNum&gt;596&lt;/RecNum&gt;&lt;DisplayText&gt;&lt;style face="superscript"&gt;23&lt;/style&gt;&lt;/DisplayText&gt;&lt;record&gt;&lt;rec-number&gt;596&lt;/rec-number&gt;&lt;foreign-keys&gt;&lt;key app="EN" db-id="dt5xxzsfjtepsteafesp0sddve09zspzp952" timestamp="1652286681"&gt;596&lt;/key&gt;&lt;/foreign-keys&gt;&lt;ref-type name="Journal Article"&gt;17&lt;/ref-type&gt;&lt;contributors&gt;&lt;authors&gt;&lt;author&gt;Zhu, Wentao&lt;/author&gt;&lt;author&gt;Su, Jianguo %J Reviews in Aquaculture&lt;/author&gt;&lt;/authors&gt;&lt;/contributors&gt;&lt;titles&gt;&lt;title&gt;Immune functions of phagocytic blood cells in teleost&lt;/title&gt;&lt;/titles&gt;&lt;pages&gt;630-646&lt;/pages&gt;&lt;volume&gt;14&lt;/volume&gt;&lt;number&gt;2&lt;/number&gt;&lt;dates&gt;&lt;year&gt;2022&lt;/year&gt;&lt;/dates&gt;&lt;isbn&gt;1753-5123&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3</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optimal status of particular nutrients is thought to be critical for keeping immune components functioning normally, assisting in the prevention and treatment of infections.</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ollins&lt;/Author&gt;&lt;Year&gt;2022&lt;/Year&gt;&lt;RecNum&gt;597&lt;/RecNum&gt;&lt;DisplayText&gt;&lt;style face="superscript"&gt;24, 25&lt;/style&gt;&lt;/DisplayText&gt;&lt;record&gt;&lt;rec-number&gt;597&lt;/rec-number&gt;&lt;foreign-keys&gt;&lt;key app="EN" db-id="dt5xxzsfjtepsteafesp0sddve09zspzp952" timestamp="1652286720"&gt;597&lt;/key&gt;&lt;/foreign-keys&gt;&lt;ref-type name="Journal Article"&gt;17&lt;/ref-type&gt;&lt;contributors&gt;&lt;authors&gt;&lt;author&gt;Collins, Nicholas&lt;/author&gt;&lt;author&gt;Belkaid, Yasmine %J Immunity&lt;/author&gt;&lt;/authors&gt;&lt;/contributors&gt;&lt;titles&gt;&lt;title&gt;Control of immunity via nutritional interventions&lt;/title&gt;&lt;/titles&gt;&lt;pages&gt;210-223&lt;/pages&gt;&lt;volume&gt;55&lt;/volume&gt;&lt;number&gt;2&lt;/number&gt;&lt;dates&gt;&lt;year&gt;2022&lt;/year&gt;&lt;/dates&gt;&lt;isbn&gt;1074-7613&lt;/isbn&gt;&lt;urls&gt;&lt;/urls&gt;&lt;/record&gt;&lt;/Cite&gt;&lt;Cite&gt;&lt;Author&gt;Basak&lt;/Author&gt;&lt;Year&gt;2022&lt;/Year&gt;&lt;RecNum&gt;598&lt;/RecNum&gt;&lt;record&gt;&lt;rec-number&gt;598&lt;/rec-number&gt;&lt;foreign-keys&gt;&lt;key app="EN" db-id="dt5xxzsfjtepsteafesp0sddve09zspzp952" timestamp="1652286769"&gt;598&lt;/key&gt;&lt;/foreign-keys&gt;&lt;ref-type name="Journal Article"&gt;17&lt;/ref-type&gt;&lt;contributors&gt;&lt;authors&gt;&lt;author&gt;Basak, Somnath&lt;/author&gt;&lt;author&gt;Gokhale, Jyoti %J Journal of food biochemistry&lt;/author&gt;&lt;/authors&gt;&lt;/contributors&gt;&lt;titles&gt;&lt;title&gt;Immunity boosting nutraceuticals: Current trends and challenges&lt;/title&gt;&lt;/titles&gt;&lt;pages&gt;e13902&lt;/pages&gt;&lt;volume&gt;46&lt;/volume&gt;&lt;number&gt;3&lt;/number&gt;&lt;dates&gt;&lt;year&gt;2022&lt;/year&gt;&lt;/dates&gt;&lt;isbn&gt;0145-8884&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4, 25</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ccording to scientific data, the European Food Safety Authority (EFSA) has determined that six vitamins (D, A, C, Folate, B6, B12) and four minerals (zinc, iron, copper, and selenium) are required for the normal functioning of the immune system.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Djordjevic&lt;/Author&gt;&lt;Year&gt;2022&lt;/Year&gt;&lt;RecNum&gt;599&lt;/RecNum&gt;&lt;DisplayText&gt;&lt;style face="superscript"&gt;26, 27&lt;/style&gt;&lt;/DisplayText&gt;&lt;record&gt;&lt;rec-number&gt;599&lt;/rec-number&gt;&lt;foreign-keys&gt;&lt;key app="EN" db-id="dt5xxzsfjtepsteafesp0sddve09zspzp952" timestamp="1652286807"&gt;599&lt;/key&gt;&lt;/foreign-keys&gt;&lt;ref-type name="Journal Article"&gt;17&lt;/ref-type&gt;&lt;contributors&gt;&lt;authors&gt;&lt;author&gt;Djordjevic, Branka&lt;/author&gt;&lt;author&gt;Milenkovic, Jelena&lt;/author&gt;&lt;author&gt;Stojanovic, Dijana&lt;/author&gt;&lt;author&gt;Velickov, Aleksandra&lt;/author&gt;&lt;author&gt;Djindjic, Boris&lt;/author&gt;&lt;author&gt;Stoimenov, Tatjana Jevtovic %J British Journal of Nutrition&lt;/author&gt;&lt;/authors&gt;&lt;/contributors&gt;&lt;titles&gt;&lt;title&gt;Vitamins, microelements and the immune system: current standpoint in the fight against COVID-19&lt;/title&gt;&lt;/titles&gt;&lt;pages&gt;1-43&lt;/pages&gt;&lt;dates&gt;&lt;year&gt;2022&lt;/year&gt;&lt;/dates&gt;&lt;isbn&gt;0007-1145&lt;/isbn&gt;&lt;urls&gt;&lt;/urls&gt;&lt;/record&gt;&lt;/Cite&gt;&lt;Cite&gt;&lt;Author&gt;Cámara&lt;/Author&gt;&lt;Year&gt;2022&lt;/Year&gt;&lt;RecNum&gt;600&lt;/RecNum&gt;&lt;record&gt;&lt;rec-number&gt;600&lt;/rec-number&gt;&lt;foreign-keys&gt;&lt;key app="EN" db-id="dt5xxzsfjtepsteafesp0sddve09zspzp952" timestamp="1652286900"&gt;600&lt;/key&gt;&lt;/foreign-keys&gt;&lt;ref-type name="Journal Article"&gt;17&lt;/ref-type&gt;&lt;contributors&gt;&lt;authors&gt;&lt;author&gt;Cámara, Montaña&lt;/author&gt;&lt;author&gt;Fernández‐Ruiz, Virginia&lt;/author&gt;&lt;author&gt;Díaz, Laura Domínguez&lt;/author&gt;&lt;author&gt;Hurtado, Rosa Mª Cámara&lt;/author&gt;&lt;author&gt;Mata, Mª de Cortes Sánchez %J Functional Foods&lt;/author&gt;&lt;/authors&gt;&lt;/contributors&gt;&lt;titles&gt;&lt;title&gt;Global Concepts and Regulations in Functional Foods&lt;/title&gt;&lt;/titles&gt;&lt;pages&gt;511-554&lt;/pages&gt;&lt;dates&gt;&lt;year&gt;2022&lt;/year&gt;&lt;/dates&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6, 27</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One of the causes for the increased risk of more severe consequences from infection with COVID-19 is the negative impact of low nutrition on the immune system.</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hanei&lt;/Author&gt;&lt;Year&gt;2022&lt;/Year&gt;&lt;RecNum&gt;601&lt;/RecNum&gt;&lt;DisplayText&gt;&lt;style face="superscript"&gt;28, 29&lt;/style&gt;&lt;/DisplayText&gt;&lt;record&gt;&lt;rec-number&gt;601&lt;/rec-number&gt;&lt;foreign-keys&gt;&lt;key app="EN" db-id="dt5xxzsfjtepsteafesp0sddve09zspzp952" timestamp="1652286954"&gt;601&lt;/key&gt;&lt;/foreign-keys&gt;&lt;ref-type name="Journal Article"&gt;17&lt;/ref-type&gt;&lt;contributors&gt;&lt;authors&gt;&lt;author&gt;Ghanei, Esmat&lt;/author&gt;&lt;author&gt;Baghani, Moein&lt;/author&gt;&lt;author&gt;Moravvej, Hamideh&lt;/author&gt;&lt;author&gt;Talebi, Atefeh&lt;/author&gt;&lt;author&gt;Abdollahimajd, Fahimeh %J European Journal of Clinical Nutrition&lt;/author&gt;&lt;/authors&gt;&lt;/contributors&gt;&lt;titles&gt;&lt;title&gt;Low serum levels of zinc and 25-hydroxyvitmain D as potential risk factors for COVID-19 susceptibility: a pilot case-control study&lt;/title&gt;&lt;/titles&gt;&lt;pages&gt;1-6&lt;/pages&gt;&lt;dates&gt;&lt;year&gt;2022&lt;/year&gt;&lt;/dates&gt;&lt;isbn&gt;1476-5640&lt;/isbn&gt;&lt;urls&gt;&lt;/urls&gt;&lt;/record&gt;&lt;/Cite&gt;&lt;Cite&gt;&lt;Author&gt;Prendki&lt;/Author&gt;&lt;Year&gt;2022&lt;/Year&gt;&lt;RecNum&gt;602&lt;/RecNum&gt;&lt;record&gt;&lt;rec-number&gt;602&lt;/rec-number&gt;&lt;foreign-keys&gt;&lt;key app="EN" db-id="dt5xxzsfjtepsteafesp0sddve09zspzp952" timestamp="1652286979"&gt;602&lt;/key&gt;&lt;/foreign-keys&gt;&lt;ref-type name="Journal Article"&gt;17&lt;/ref-type&gt;&lt;contributors&gt;&lt;authors&gt;&lt;author&gt;Prendki, Virginie&lt;/author&gt;&lt;author&gt;Tiseo, Giusy&lt;/author&gt;&lt;author&gt;Falcone, Marco %J Clinical Microbiology&lt;/author&gt;&lt;author&gt;Infection&lt;/author&gt;&lt;/authors&gt;&lt;/contributors&gt;&lt;titles&gt;&lt;title&gt;Caring for older adults during the COVID-19 pandemic&lt;/title&gt;&lt;/titles&gt;&lt;dates&gt;&lt;year&gt;2022&lt;/year&gt;&lt;/dates&gt;&lt;isbn&gt;1198-743X&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8, 29</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mmunity can be compromised in older persons who are overweight or malnourished. </w:t>
      </w:r>
      <w:r w:rsidR="009D3D6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ingh&lt;/Author&gt;&lt;Year&gt;2022&lt;/Year&gt;&lt;RecNum&gt;603&lt;/RecNum&gt;&lt;DisplayText&gt;&lt;style face="superscript"&gt;30&lt;/style&gt;&lt;/DisplayText&gt;&lt;record&gt;&lt;rec-number&gt;603&lt;/rec-number&gt;&lt;foreign-keys&gt;&lt;key app="EN" db-id="dt5xxzsfjtepsteafesp0sddve09zspzp952" timestamp="1652287017"&gt;603&lt;/key&gt;&lt;/foreign-keys&gt;&lt;ref-type name="Journal Article"&gt;17&lt;/ref-type&gt;&lt;contributors&gt;&lt;authors&gt;&lt;author&gt;Singh, Samer&lt;/author&gt;&lt;author&gt;Singh, Rakesh K %J Nutrition&lt;/author&gt;&lt;author&gt;Diabetes&lt;/author&gt;&lt;/authors&gt;&lt;/contributors&gt;&lt;titles&gt;&lt;title&gt;Nutritional interventions to augment immunity for COVID-19&lt;/title&gt;&lt;/titles&gt;&lt;pages&gt;1-2&lt;/pages&gt;&lt;volume&gt;12&lt;/volume&gt;&lt;number&gt;1&lt;/number&gt;&lt;dates&gt;&lt;year&gt;2022&lt;/year&gt;&lt;/dates&gt;&lt;isbn&gt;2044-4052&lt;/isbn&gt;&lt;urls&gt;&lt;/urls&gt;&lt;/record&gt;&lt;/Cite&gt;&lt;/EndNote&gt;</w:instrText>
      </w:r>
      <w:r w:rsidR="009D3D6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0</w:t>
      </w:r>
      <w:r w:rsidR="009D3D68" w:rsidRPr="002A6B53">
        <w:rPr>
          <w:rFonts w:ascii="Times New Roman" w:eastAsia="Times New Roman" w:hAnsi="Times New Roman" w:cs="Times New Roman"/>
          <w:sz w:val="20"/>
          <w:szCs w:val="20"/>
        </w:rPr>
        <w:fldChar w:fldCharType="end"/>
      </w:r>
      <w:r w:rsidR="009D3D68"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The new coronavirus epidemic is spreading, producing more public health, social, and economic issues. </w:t>
      </w:r>
    </w:p>
    <w:p w14:paraId="00000037" w14:textId="2A06185D"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large disparity in mortality rates between countries raises concerns about the impact of lifestyle habits and immune condition of mankind.</w:t>
      </w:r>
      <w:r w:rsidR="009B2EDF" w:rsidRPr="002A6B53">
        <w:rPr>
          <w:rFonts w:ascii="Times New Roman" w:eastAsia="Times New Roman" w:hAnsi="Times New Roman" w:cs="Times New Roman"/>
          <w:sz w:val="20"/>
          <w:szCs w:val="20"/>
        </w:rPr>
        <w:t xml:space="preserve"> </w:t>
      </w:r>
      <w:r w:rsidR="009B2ED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mmouri&lt;/Author&gt;&lt;Year&gt;2022&lt;/Year&gt;&lt;RecNum&gt;604&lt;/RecNum&gt;&lt;DisplayText&gt;&lt;style face="superscript"&gt;31&lt;/style&gt;&lt;/DisplayText&gt;&lt;record&gt;&lt;rec-number&gt;604&lt;/rec-number&gt;&lt;foreign-keys&gt;&lt;key app="EN" db-id="dt5xxzsfjtepsteafesp0sddve09zspzp952" timestamp="1652287061"&gt;604&lt;/key&gt;&lt;/foreign-keys&gt;&lt;ref-type name="Journal Article"&gt;17&lt;/ref-type&gt;&lt;contributors&gt;&lt;authors&gt;&lt;author&gt;Hammouri, Hanan&lt;/author&gt;&lt;author&gt;Almomani, Fidaa&lt;/author&gt;&lt;author&gt;Abdel Muhsen, Ruwa&lt;/author&gt;&lt;author&gt;Abughazzi, Aysha&lt;/author&gt;&lt;author&gt;Daghmash, Rawand&lt;/author&gt;&lt;author&gt;Abudayah, Alaa&lt;/author&gt;&lt;author&gt;Hasan, Inas&lt;/author&gt;&lt;author&gt;Alzein, Eva %J International Journal of Environmental Research&lt;/author&gt;&lt;author&gt;Public Health&lt;/author&gt;&lt;/authors&gt;&lt;/contributors&gt;&lt;titles&gt;&lt;title&gt;Lifestyle Variations during and after the COVID-19 Pandemic: A Cross-Sectional Study of Diet, Physical Activities, and Weight Gain among the Jordanian Adult Population&lt;/title&gt;&lt;/titles&gt;&lt;pages&gt;1346&lt;/pages&gt;&lt;volume&gt;19&lt;/volume&gt;&lt;number&gt;3&lt;/number&gt;&lt;dates&gt;&lt;year&gt;2022&lt;/year&gt;&lt;/dates&gt;&lt;urls&gt;&lt;/urls&gt;&lt;/record&gt;&lt;/Cite&gt;&lt;/EndNote&gt;</w:instrText>
      </w:r>
      <w:r w:rsidR="009B2ED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1</w:t>
      </w:r>
      <w:r w:rsidR="009B2ED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key functions of the immune system are discussed in this article, as well as how macronutrients, micronutrients, and metabolites from the gut microbiota can aid digestion while also boosting the immune system. Certain dietary patterns may help the body to prepare better for microbial attacks, excess inflammation and also from SARS-COV.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ris&lt;/Author&gt;&lt;Year&gt;2022&lt;/Year&gt;&lt;RecNum&gt;605&lt;/RecNum&gt;&lt;DisplayText&gt;&lt;style face="superscript"&gt;32, 33&lt;/style&gt;&lt;/DisplayText&gt;&lt;record&gt;&lt;rec-number&gt;605&lt;/rec-number&gt;&lt;foreign-keys&gt;&lt;key app="EN" db-id="dt5xxzsfjtepsteafesp0sddve09zspzp952" timestamp="1652287132"&gt;605&lt;/key&gt;&lt;/foreign-keys&gt;&lt;ref-type name="Journal Article"&gt;17&lt;/ref-type&gt;&lt;contributors&gt;&lt;authors&gt;&lt;author&gt;Morris, JA&lt;/author&gt;&lt;author&gt;Shepherd, RF&lt;/author&gt;&lt;author&gt;Diep, PT&lt;/author&gt;&lt;author&gt;Gatheral, T&lt;/author&gt;&lt;author&gt;Wray, M&lt;/author&gt;&lt;author&gt;Rigby, RJ %J Austin J Pulm Respir Med&lt;/author&gt;&lt;/authors&gt;&lt;/contributors&gt;&lt;titles&gt;&lt;title&gt;SARS-CoV-2 Interacts with Mucosal Dysbiosis to Cause the Wide Range of Disease Seen in Covid-19&lt;/title&gt;&lt;/titles&gt;&lt;pages&gt;1086&lt;/pages&gt;&lt;volume&gt;9&lt;/volume&gt;&lt;number&gt;1&lt;/number&gt;&lt;dates&gt;&lt;year&gt;2022&lt;/year&gt;&lt;/dates&gt;&lt;isbn&gt;2381-9022&lt;/isbn&gt;&lt;urls&gt;&lt;/urls&gt;&lt;/record&gt;&lt;/Cite&gt;&lt;Cite&gt;&lt;Author&gt;Gupta&lt;/Author&gt;&lt;Year&gt;2022&lt;/Year&gt;&lt;RecNum&gt;606&lt;/RecNum&gt;&lt;record&gt;&lt;rec-number&gt;606&lt;/rec-number&gt;&lt;foreign-keys&gt;&lt;key app="EN" db-id="dt5xxzsfjtepsteafesp0sddve09zspzp952" timestamp="1652287158"&gt;606&lt;/key&gt;&lt;/foreign-keys&gt;&lt;ref-type name="Journal Article"&gt;17&lt;/ref-type&gt;&lt;contributors&gt;&lt;authors&gt;&lt;author&gt;Gupta, Anamika&lt;/author&gt;&lt;author&gt;Marzook, Hezlin&lt;/author&gt;&lt;author&gt;Ahmad, Firdos %J Clinical&lt;/author&gt;&lt;author&gt;Experimental Medicine&lt;/author&gt;&lt;/authors&gt;&lt;/contributors&gt;&lt;titles&gt;&lt;title&gt;Comorbidities and clinical complications associated with SARS-CoV-2 infection: An overview&lt;/title&gt;&lt;/titles&gt;&lt;pages&gt;1-19&lt;/pages&gt;&lt;dates&gt;&lt;year&gt;2022&lt;/year&gt;&lt;/dates&gt;&lt;isbn&gt;1591-9528&lt;/isbn&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2, 33</w:t>
      </w:r>
      <w:r w:rsidR="00777A4F" w:rsidRPr="002A6B53">
        <w:rPr>
          <w:rFonts w:ascii="Times New Roman" w:eastAsia="Times New Roman" w:hAnsi="Times New Roman" w:cs="Times New Roman"/>
          <w:sz w:val="20"/>
          <w:szCs w:val="20"/>
        </w:rPr>
        <w:fldChar w:fldCharType="end"/>
      </w:r>
      <w:r w:rsidR="00777A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Vitamin C, Vitamin D, Zinc, Selenium, Iron, and proteins (including amino acids and glutamine) are examples of nutrients supporting immune cell growth and function.</w:t>
      </w:r>
      <w:r w:rsidR="00777A4F" w:rsidRPr="002A6B53">
        <w:rPr>
          <w:rFonts w:ascii="Times New Roman" w:eastAsia="Times New Roman" w:hAnsi="Times New Roman" w:cs="Times New Roman"/>
          <w:sz w:val="20"/>
          <w:szCs w:val="20"/>
        </w:rPr>
        <w:t xml:space="preserve">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alcuttawala&lt;/Author&gt;&lt;Year&gt;2022&lt;/Year&gt;&lt;RecNum&gt;607&lt;/RecNum&gt;&lt;DisplayText&gt;&lt;style face="superscript"&gt;34, 35&lt;/style&gt;&lt;/DisplayText&gt;&lt;record&gt;&lt;rec-number&gt;607&lt;/rec-number&gt;&lt;foreign-keys&gt;&lt;key app="EN" db-id="dt5xxzsfjtepsteafesp0sddve09zspzp952" timestamp="1652287192"&gt;607&lt;/key&gt;&lt;/foreign-keys&gt;&lt;ref-type name="Journal Article"&gt;17&lt;/ref-type&gt;&lt;contributors&gt;&lt;authors&gt;&lt;author&gt;Calcuttawala, Fatema %J Clinical Nutrition ESPEN&lt;/author&gt;&lt;/authors&gt;&lt;/contributors&gt;&lt;titles&gt;&lt;title&gt;Nutrition as a key to boost immunity against COVID-19&lt;/title&gt;&lt;/titles&gt;&lt;dates&gt;&lt;year&gt;2022&lt;/year&gt;&lt;/dates&gt;&lt;isbn&gt;2405-4577&lt;/isbn&gt;&lt;urls&gt;&lt;/urls&gt;&lt;/record&gt;&lt;/Cite&gt;&lt;Cite&gt;&lt;Author&gt;Batiha&lt;/Author&gt;&lt;Year&gt;2022&lt;/Year&gt;&lt;RecNum&gt;608&lt;/RecNum&gt;&lt;record&gt;&lt;rec-number&gt;608&lt;/rec-number&gt;&lt;foreign-keys&gt;&lt;key app="EN" db-id="dt5xxzsfjtepsteafesp0sddve09zspzp952" timestamp="1652287216"&gt;608&lt;/key&gt;&lt;/foreign-keys&gt;&lt;ref-type name="Journal Article"&gt;17&lt;/ref-type&gt;&lt;contributors&gt;&lt;authors&gt;&lt;author&gt;Batiha, Gaber El-Saber&lt;/author&gt;&lt;author&gt;Al-Gareeb, Ali I&lt;/author&gt;&lt;author&gt;Qusti, Safaa&lt;/author&gt;&lt;author&gt;Alshammari, Eida M&lt;/author&gt;&lt;author&gt;Kaushik, Deepak&lt;/author&gt;&lt;author&gt;Verma, Ravinder&lt;/author&gt;&lt;author&gt;Al-Kuraishy, Hayder M %J Environmental Science&lt;/author&gt;&lt;author&gt;Pollution Research&lt;/author&gt;&lt;/authors&gt;&lt;/contributors&gt;&lt;titles&gt;&lt;title&gt;Deciphering the immunoboosting potential of macro and micronutrients in COVID support therapy&lt;/title&gt;&lt;/titles&gt;&lt;pages&gt;1-16&lt;/pages&gt;&lt;dates&gt;&lt;year&gt;2022&lt;/year&gt;&lt;/dates&gt;&lt;isbn&gt;1614-7499&lt;/isbn&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4, 35</w:t>
      </w:r>
      <w:r w:rsidR="00777A4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se nutrient plays the vital role for the enhancement of immune system. Diet should contain prebiotic and probiotic foods which are beneficial. Prebiotics includes Garlics, Onions, Bananas, Seaweed etc. Probiotic includes Yogurt, Kimchi, Tempeh, Miso etc.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Panesar&lt;/Author&gt;&lt;RecNum&gt;609&lt;/RecNum&gt;&lt;DisplayText&gt;&lt;style face="superscript"&gt;36&lt;/style&gt;&lt;/DisplayText&gt;&lt;record&gt;&lt;rec-number&gt;609&lt;/rec-number&gt;&lt;foreign-keys&gt;&lt;key app="EN" db-id="dt5xxzsfjtepsteafesp0sddve09zspzp952" timestamp="1652287258"&gt;609&lt;/key&gt;&lt;/foreign-keys&gt;&lt;ref-type name="Journal Article"&gt;17&lt;/ref-type&gt;&lt;contributors&gt;&lt;authors&gt;&lt;author&gt;Panesar, Parmjit Singh&lt;/author&gt;&lt;author&gt;Anal, Anil Kumar&lt;/author&gt;&lt;/authors&gt;&lt;/contributors&gt;&lt;titles&gt;&lt;title&gt;Probiotics, Prebiotics and Synbiotics&lt;/title&gt;&lt;/titles&gt;&lt;dates&gt;&lt;/dates&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6</w:t>
      </w:r>
      <w:r w:rsidR="00777A4F" w:rsidRPr="002A6B53">
        <w:rPr>
          <w:rFonts w:ascii="Times New Roman" w:eastAsia="Times New Roman" w:hAnsi="Times New Roman" w:cs="Times New Roman"/>
          <w:sz w:val="20"/>
          <w:szCs w:val="20"/>
        </w:rPr>
        <w:fldChar w:fldCharType="end"/>
      </w:r>
      <w:r w:rsidR="00777A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The lesson from study of nutrition and immunity helps to know that the good nutrients supply leads good nutrient stores hence leads to good immune response and defense against pathogens.</w:t>
      </w:r>
    </w:p>
    <w:p w14:paraId="46E17AF5"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8" w14:textId="2361DE09"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V</w:t>
      </w:r>
      <w:r w:rsidR="00BC570E" w:rsidRPr="002A6B53">
        <w:rPr>
          <w:rFonts w:ascii="Times New Roman" w:eastAsia="Times New Roman" w:hAnsi="Times New Roman" w:cs="Times New Roman"/>
          <w:b/>
          <w:sz w:val="20"/>
          <w:szCs w:val="20"/>
        </w:rPr>
        <w:t>. NUTRITION AND INFECTION</w:t>
      </w:r>
    </w:p>
    <w:p w14:paraId="797BA33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3E" w14:textId="710AC98B" w:rsidR="00512F4C"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Infection and nutrition are complex interaction that influences human health. Malnutrition plays a crucial influence in the spread of infection, which is a worldwide health problem. Malnutrition is widespread in less developed regions and </w:t>
      </w:r>
      <w:r w:rsidR="009C7C0D" w:rsidRPr="002A6B53">
        <w:rPr>
          <w:rFonts w:ascii="Times New Roman" w:eastAsia="Times New Roman" w:hAnsi="Times New Roman" w:cs="Times New Roman"/>
          <w:sz w:val="20"/>
          <w:szCs w:val="20"/>
        </w:rPr>
        <w:t xml:space="preserve">is one of </w:t>
      </w:r>
      <w:r w:rsidRPr="002A6B53">
        <w:rPr>
          <w:rFonts w:ascii="Times New Roman" w:eastAsia="Times New Roman" w:hAnsi="Times New Roman" w:cs="Times New Roman"/>
          <w:sz w:val="20"/>
          <w:szCs w:val="20"/>
        </w:rPr>
        <w:t>the primary cause of immune deficiency.</w:t>
      </w:r>
      <w:r w:rsidR="008457AA" w:rsidRPr="002A6B53">
        <w:rPr>
          <w:rFonts w:ascii="Times New Roman" w:eastAsia="Times New Roman" w:hAnsi="Times New Roman" w:cs="Times New Roman"/>
          <w:sz w:val="20"/>
          <w:szCs w:val="20"/>
        </w:rPr>
        <w:t xml:space="preserve"> </w:t>
      </w:r>
      <w:r w:rsidR="00342509"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Zulkarnain&lt;/Author&gt;&lt;Year&gt;2022&lt;/Year&gt;&lt;RecNum&gt;610&lt;/RecNum&gt;&lt;DisplayText&gt;&lt;style face="superscript"&gt;37&lt;/style&gt;&lt;/DisplayText&gt;&lt;record&gt;&lt;rec-number&gt;610&lt;/rec-number&gt;&lt;foreign-keys&gt;&lt;key app="EN" db-id="dt5xxzsfjtepsteafesp0sddve09zspzp952" timestamp="1652324146"&gt;610&lt;/key&gt;&lt;/foreign-keys&gt;&lt;ref-type name="Journal Article"&gt;17&lt;/ref-type&gt;&lt;contributors&gt;&lt;authors&gt;&lt;author&gt;Zulkarnain, Iskandar&lt;/author&gt;&lt;author&gt;Listiawan, Muhammad Yulianto&lt;/author&gt;&lt;author&gt;Hidayati, Afif Nurul %J Clinical Cases in Middle-Years Pediatric Dermatology&lt;/author&gt;&lt;/authors&gt;&lt;/contributors&gt;&lt;titles&gt;&lt;title&gt;The Impact of Malnutrition to Pseudomonas aeruginosa Infection in Children&lt;/title&gt;&lt;/titles&gt;&lt;pages&gt;145&lt;/pages&gt;&lt;dates&gt;&lt;year&gt;2022&lt;/year&gt;&lt;/dates&gt;&lt;isbn&gt;3030915298&lt;/isbn&gt;&lt;urls&gt;&lt;/urls&gt;&lt;/record&gt;&lt;/Cite&gt;&lt;/EndNote&gt;</w:instrText>
      </w:r>
      <w:r w:rsidR="00342509"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7</w:t>
      </w:r>
      <w:r w:rsidR="00342509"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Nutrition metabolism, which begins with the absorption of food, is a set of physical and chemical reactions that occur in the body to obtain energy and use it to synthesis, process, transform, and eliminate substances in order to maintain life.</w:t>
      </w:r>
      <w:r w:rsidR="00CD483F" w:rsidRPr="002A6B53">
        <w:rPr>
          <w:rFonts w:ascii="Times New Roman" w:eastAsia="Times New Roman" w:hAnsi="Times New Roman" w:cs="Times New Roman"/>
          <w:sz w:val="20"/>
          <w:szCs w:val="20"/>
        </w:rPr>
        <w:t xml:space="preserve"> </w:t>
      </w:r>
      <w:r w:rsidR="00CD483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Wu&lt;/Author&gt;&lt;Year&gt;2022&lt;/Year&gt;&lt;RecNum&gt;611&lt;/RecNum&gt;&lt;DisplayText&gt;&lt;style face="superscript"&gt;38&lt;/style&gt;&lt;/DisplayText&gt;&lt;record&gt;&lt;rec-number&gt;611&lt;/rec-number&gt;&lt;foreign-keys&gt;&lt;key app="EN" db-id="dt5xxzsfjtepsteafesp0sddve09zspzp952" timestamp="1652324459"&gt;611&lt;/key&gt;&lt;/foreign-keys&gt;&lt;ref-type name="Book Section"&gt;5&lt;/ref-type&gt;&lt;contributors&gt;&lt;authors&gt;&lt;author&gt;Wu, Guoyao&lt;/author&gt;&lt;/authors&gt;&lt;/contributors&gt;&lt;titles&gt;&lt;title&gt;Nutrition and metabolism: Foundations for animal growth, development, reproduction, and health&lt;/title&gt;&lt;secondary-title&gt;Recent Advances in Animal Nutrition and Metabolism&lt;/secondary-title&gt;&lt;/titles&gt;&lt;pages&gt;1-24&lt;/pages&gt;&lt;dates&gt;&lt;year&gt;2022&lt;/year&gt;&lt;/dates&gt;&lt;publisher&gt;Springer&lt;/publisher&gt;&lt;urls&gt;&lt;/urls&gt;&lt;/record&gt;&lt;/Cite&gt;&lt;/EndNote&gt;</w:instrText>
      </w:r>
      <w:r w:rsidR="00CD483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8</w:t>
      </w:r>
      <w:r w:rsidR="00CD483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us, the immunological capacity of the host is a defining property of defence against the genesis and progression of infectious disease. Nutritional inadequacy is the inadequate supply of essential nutrients (vitamins and minerals) in diet resulting the malnutrition </w:t>
      </w:r>
      <w:r w:rsidRPr="002A6B53">
        <w:rPr>
          <w:rFonts w:ascii="Times New Roman" w:eastAsia="Times New Roman" w:hAnsi="Times New Roman" w:cs="Times New Roman"/>
          <w:sz w:val="20"/>
          <w:szCs w:val="20"/>
        </w:rPr>
        <w:lastRenderedPageBreak/>
        <w:t>and infection. Inadequacy of nutrition’s leads to many adverse effects</w:t>
      </w:r>
      <w:r w:rsidR="005744E9" w:rsidRPr="002A6B53">
        <w:rPr>
          <w:rFonts w:ascii="Times New Roman" w:eastAsia="Times New Roman" w:hAnsi="Times New Roman" w:cs="Times New Roman"/>
          <w:sz w:val="20"/>
          <w:szCs w:val="20"/>
        </w:rPr>
        <w:t xml:space="preserve"> including </w:t>
      </w:r>
      <w:r w:rsidRPr="002A6B53">
        <w:rPr>
          <w:rFonts w:ascii="Times New Roman" w:eastAsia="Times New Roman" w:hAnsi="Times New Roman" w:cs="Times New Roman"/>
          <w:sz w:val="20"/>
          <w:szCs w:val="20"/>
        </w:rPr>
        <w:t>Inflammation and oxidative stress</w:t>
      </w:r>
      <w:r w:rsidR="005744E9" w:rsidRPr="002A6B53">
        <w:rPr>
          <w:rFonts w:ascii="Times New Roman" w:eastAsia="Times New Roman" w:hAnsi="Times New Roman" w:cs="Times New Roman"/>
          <w:sz w:val="20"/>
          <w:szCs w:val="20"/>
        </w:rPr>
        <w:t>, w</w:t>
      </w:r>
      <w:r w:rsidRPr="002A6B53">
        <w:rPr>
          <w:rFonts w:ascii="Times New Roman" w:eastAsia="Times New Roman" w:hAnsi="Times New Roman" w:cs="Times New Roman"/>
          <w:sz w:val="20"/>
          <w:szCs w:val="20"/>
        </w:rPr>
        <w:t>eakened immunity</w:t>
      </w:r>
      <w:r w:rsidR="005744E9"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5744E9" w:rsidRPr="002A6B53">
        <w:rPr>
          <w:rFonts w:ascii="Times New Roman" w:eastAsia="Times New Roman" w:hAnsi="Times New Roman" w:cs="Times New Roman"/>
          <w:sz w:val="20"/>
          <w:szCs w:val="20"/>
        </w:rPr>
        <w:t>g</w:t>
      </w:r>
      <w:r w:rsidRPr="002A6B53">
        <w:rPr>
          <w:rFonts w:ascii="Times New Roman" w:eastAsia="Times New Roman" w:hAnsi="Times New Roman" w:cs="Times New Roman"/>
          <w:sz w:val="20"/>
          <w:szCs w:val="20"/>
        </w:rPr>
        <w:t>ut dysbiosis</w:t>
      </w:r>
      <w:r w:rsidR="005744E9"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5744E9" w:rsidRPr="002A6B53">
        <w:rPr>
          <w:rFonts w:ascii="Times New Roman" w:eastAsia="Times New Roman" w:hAnsi="Times New Roman" w:cs="Times New Roman"/>
          <w:sz w:val="20"/>
          <w:szCs w:val="20"/>
        </w:rPr>
        <w:t>l</w:t>
      </w:r>
      <w:r w:rsidRPr="002A6B53">
        <w:rPr>
          <w:rFonts w:ascii="Times New Roman" w:eastAsia="Times New Roman" w:hAnsi="Times New Roman" w:cs="Times New Roman"/>
          <w:sz w:val="20"/>
          <w:szCs w:val="20"/>
        </w:rPr>
        <w:t>oss of lean mass</w:t>
      </w:r>
      <w:r w:rsidR="005744E9" w:rsidRPr="002A6B53">
        <w:rPr>
          <w:rFonts w:ascii="Times New Roman" w:eastAsia="Times New Roman" w:hAnsi="Times New Roman" w:cs="Times New Roman"/>
          <w:sz w:val="20"/>
          <w:szCs w:val="20"/>
        </w:rPr>
        <w:t>, f</w:t>
      </w:r>
      <w:r w:rsidRPr="002A6B53">
        <w:rPr>
          <w:rFonts w:ascii="Times New Roman" w:eastAsia="Times New Roman" w:hAnsi="Times New Roman" w:cs="Times New Roman"/>
          <w:sz w:val="20"/>
          <w:szCs w:val="20"/>
        </w:rPr>
        <w:t>unctional decline</w:t>
      </w:r>
      <w:r w:rsidR="006506AD" w:rsidRPr="002A6B53">
        <w:rPr>
          <w:rFonts w:ascii="Times New Roman" w:eastAsia="Times New Roman" w:hAnsi="Times New Roman" w:cs="Times New Roman"/>
          <w:sz w:val="20"/>
          <w:szCs w:val="20"/>
        </w:rPr>
        <w:t>, and infections</w:t>
      </w:r>
      <w:r w:rsidR="005744E9" w:rsidRPr="002A6B53">
        <w:rPr>
          <w:rFonts w:ascii="Times New Roman" w:eastAsia="Times New Roman" w:hAnsi="Times New Roman" w:cs="Times New Roman"/>
          <w:sz w:val="20"/>
          <w:szCs w:val="20"/>
        </w:rPr>
        <w:t xml:space="preserve">. </w:t>
      </w:r>
      <w:r w:rsidR="0005431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Fahim&lt;/Author&gt;&lt;Year&gt;2022&lt;/Year&gt;&lt;RecNum&gt;612&lt;/RecNum&gt;&lt;DisplayText&gt;&lt;style face="superscript"&gt;39&lt;/style&gt;&lt;/DisplayText&gt;&lt;record&gt;&lt;rec-number&gt;612&lt;/rec-number&gt;&lt;foreign-keys&gt;&lt;key app="EN" db-id="dt5xxzsfjtepsteafesp0sddve09zspzp952" timestamp="1652324500"&gt;612&lt;/key&gt;&lt;/foreign-keys&gt;&lt;ref-type name="Journal Article"&gt;17&lt;/ref-type&gt;&lt;contributors&gt;&lt;authors&gt;&lt;author&gt;Fahim, Shah Mohammad&lt;/author&gt;&lt;author&gt;Alam, Md Ashraful&lt;/author&gt;&lt;author&gt;Alam, Jinat&lt;/author&gt;&lt;author&gt;Gazi, Md Amran&lt;/author&gt;&lt;author&gt;Mahfuz, Mustafa&lt;/author&gt;&lt;author&gt;Ahmed, Tahmeed %J Nutrients&lt;/author&gt;&lt;/authors&gt;&lt;/contributors&gt;&lt;titles&gt;&lt;title&gt;Inadequate Vitamin C Intake and Intestinal Inflammation Are Associated with Multiple Micronutrient Deficiency in Young Children: Results from a Multi-Country Birth Cohort Study&lt;/title&gt;&lt;/titles&gt;&lt;pages&gt;1408&lt;/pages&gt;&lt;volume&gt;14&lt;/volume&gt;&lt;number&gt;7&lt;/number&gt;&lt;dates&gt;&lt;year&gt;2022&lt;/year&gt;&lt;/dates&gt;&lt;isbn&gt;2072-6643&lt;/isbn&gt;&lt;urls&gt;&lt;/urls&gt;&lt;/record&gt;&lt;/Cite&gt;&lt;/EndNote&gt;</w:instrText>
      </w:r>
      <w:r w:rsidR="0005431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9</w:t>
      </w:r>
      <w:r w:rsidR="0005431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p>
    <w:p w14:paraId="00000040" w14:textId="1731E1AF"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World Health Organization's publication of Interaction of Nutrition and Infection in 1968 revealed that infection and malnutrition had a synergistic relationship. Weight loss, reduced immunological function, mucosal injury, pathogen invasion, and slowed growth are all symptoms of insufficient nutritional intake in children.</w:t>
      </w:r>
      <w:r w:rsidR="0001419B" w:rsidRPr="002A6B53">
        <w:rPr>
          <w:rFonts w:ascii="Times New Roman" w:eastAsia="Times New Roman" w:hAnsi="Times New Roman" w:cs="Times New Roman"/>
          <w:sz w:val="20"/>
          <w:szCs w:val="20"/>
        </w:rPr>
        <w:t xml:space="preserve"> </w:t>
      </w:r>
      <w:r w:rsidR="003561D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ou&lt;/Author&gt;&lt;Year&gt;2022&lt;/Year&gt;&lt;RecNum&gt;613&lt;/RecNum&gt;&lt;DisplayText&gt;&lt;style face="superscript"&gt;40&lt;/style&gt;&lt;/DisplayText&gt;&lt;record&gt;&lt;rec-number&gt;613&lt;/rec-number&gt;&lt;foreign-keys&gt;&lt;key app="EN" db-id="dt5xxzsfjtepsteafesp0sddve09zspzp952" timestamp="1652335964"&gt;613&lt;/key&gt;&lt;/foreign-keys&gt;&lt;ref-type name="Journal Article"&gt;17&lt;/ref-type&gt;&lt;contributors&gt;&lt;authors&gt;&lt;author&gt;Hou, Kaijian&lt;/author&gt;&lt;author&gt;Wu, Zhuo-Xun&lt;/author&gt;&lt;author&gt;Chen, Xuan-Yu&lt;/author&gt;&lt;author&gt;Wang, Jing-Quan&lt;/author&gt;&lt;author&gt;Zhang, Dongya&lt;/author&gt;&lt;author&gt;Xiao, Chuanxing&lt;/author&gt;&lt;author&gt;Zhu, Dan&lt;/author&gt;&lt;author&gt;Koya, Jagadish B&lt;/author&gt;&lt;author&gt;Wei, Liuya&lt;/author&gt;&lt;author&gt;Li, Jilin %J Signal transduction&lt;/author&gt;&lt;author&gt;targeted therapy&lt;/author&gt;&lt;/authors&gt;&lt;/contributors&gt;&lt;titles&gt;&lt;title&gt;Microbiota in health and diseases&lt;/title&gt;&lt;/titles&gt;&lt;pages&gt;1-28&lt;/pages&gt;&lt;volume&gt;7&lt;/volume&gt;&lt;number&gt;1&lt;/number&gt;&lt;dates&gt;&lt;year&gt;2022&lt;/year&gt;&lt;/dates&gt;&lt;isbn&gt;2059-3635&lt;/isbn&gt;&lt;urls&gt;&lt;/urls&gt;&lt;/record&gt;&lt;/Cite&gt;&lt;/EndNote&gt;</w:instrText>
      </w:r>
      <w:r w:rsidR="003561D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0</w:t>
      </w:r>
      <w:r w:rsidR="003561D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t is widely known that diseases can have a negative impact on a person's nutritional health, resulting in a reduction in the body's ability to fight infections.</w:t>
      </w:r>
      <w:r w:rsidR="003D66A8" w:rsidRPr="002A6B53">
        <w:rPr>
          <w:rFonts w:ascii="Times New Roman" w:eastAsia="Times New Roman" w:hAnsi="Times New Roman" w:cs="Times New Roman"/>
          <w:sz w:val="20"/>
          <w:szCs w:val="20"/>
        </w:rPr>
        <w:t xml:space="preserve"> </w:t>
      </w:r>
      <w:r w:rsidR="0074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itra&lt;/Author&gt;&lt;Year&gt;2022&lt;/Year&gt;&lt;RecNum&gt;614&lt;/RecNum&gt;&lt;DisplayText&gt;&lt;style face="superscript"&gt;41&lt;/style&gt;&lt;/DisplayText&gt;&lt;record&gt;&lt;rec-number&gt;614&lt;/rec-number&gt;&lt;foreign-keys&gt;&lt;key app="EN" db-id="dt5xxzsfjtepsteafesp0sddve09zspzp952" timestamp="1652341057"&gt;614&lt;/key&gt;&lt;/foreign-keys&gt;&lt;ref-type name="Journal Article"&gt;17&lt;/ref-type&gt;&lt;contributors&gt;&lt;authors&gt;&lt;author&gt;Mitra, Saikat&lt;/author&gt;&lt;author&gt;Paul, Shyamjit&lt;/author&gt;&lt;author&gt;Roy, Sumon&lt;/author&gt;&lt;author&gt;Sutradhar, Hriday&lt;/author&gt;&lt;author&gt;Bin Emran, Talha&lt;/author&gt;&lt;author&gt;Nainu, Firzan&lt;/author&gt;&lt;author&gt;Khandaker, Mayeen Uddin&lt;/author&gt;&lt;author&gt;Almalki, Mohammed&lt;/author&gt;&lt;author&gt;Wilairatana, Polrat&lt;/author&gt;&lt;author&gt;Mubarak, Mohammad S %J Molecules&lt;/author&gt;&lt;/authors&gt;&lt;/contributors&gt;&lt;titles&gt;&lt;title&gt;Exploring the Immune-Boosting Functions of Vitamins and Minerals as Nutritional Food Bioactive Compounds: A Comprehensive Review&lt;/title&gt;&lt;/titles&gt;&lt;pages&gt;555&lt;/pages&gt;&lt;volume&gt;27&lt;/volume&gt;&lt;number&gt;2&lt;/number&gt;&lt;dates&gt;&lt;year&gt;2022&lt;/year&gt;&lt;/dates&gt;&lt;urls&gt;&lt;/urls&gt;&lt;/record&gt;&lt;/Cite&gt;&lt;/EndNote&gt;</w:instrText>
      </w:r>
      <w:r w:rsidR="0074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1</w:t>
      </w:r>
      <w:r w:rsidR="00747761" w:rsidRPr="002A6B53">
        <w:rPr>
          <w:rFonts w:ascii="Times New Roman" w:eastAsia="Times New Roman" w:hAnsi="Times New Roman" w:cs="Times New Roman"/>
          <w:sz w:val="20"/>
          <w:szCs w:val="20"/>
        </w:rPr>
        <w:fldChar w:fldCharType="end"/>
      </w:r>
      <w:r w:rsidR="0074776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ny physiological systems are influenced by the gut bacteria, which is a metabolic powerhouse. It could play a role in the onset and progression of important diseases like cancer, metabolic </w:t>
      </w:r>
      <w:r w:rsidR="00315A3B" w:rsidRPr="002A6B53">
        <w:rPr>
          <w:rFonts w:ascii="Times New Roman" w:eastAsia="Times New Roman" w:hAnsi="Times New Roman" w:cs="Times New Roman"/>
          <w:sz w:val="20"/>
          <w:szCs w:val="20"/>
        </w:rPr>
        <w:t>disorders</w:t>
      </w:r>
      <w:r w:rsidRPr="002A6B53">
        <w:rPr>
          <w:rFonts w:ascii="Times New Roman" w:eastAsia="Times New Roman" w:hAnsi="Times New Roman" w:cs="Times New Roman"/>
          <w:sz w:val="20"/>
          <w:szCs w:val="20"/>
        </w:rPr>
        <w:t>, and infectious diseases.</w:t>
      </w:r>
      <w:r w:rsidR="000B089C"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ochenek&lt;/Author&gt;&lt;Year&gt;2022&lt;/Year&gt;&lt;RecNum&gt;616&lt;/RecNum&gt;&lt;DisplayText&gt;&lt;style face="superscript"&gt;42&lt;/style&gt;&lt;/DisplayText&gt;&lt;record&gt;&lt;rec-number&gt;616&lt;/rec-number&gt;&lt;foreign-keys&gt;&lt;key app="EN" db-id="dt5xxzsfjtepsteafesp0sddve09zspzp952" timestamp="1652341609"&gt;616&lt;/key&gt;&lt;/foreign-keys&gt;&lt;ref-type name="Journal Article"&gt;17&lt;/ref-type&gt;&lt;contributors&gt;&lt;authors&gt;&lt;author&gt;Bochenek, Heidi&lt;/author&gt;&lt;author&gt;Krga, Irena&lt;/author&gt;&lt;author&gt;Sergi, Domenico&lt;/author&gt;&lt;author&gt;Kouvari, Matina&lt;/author&gt;&lt;author&gt;Zec, Manja&lt;/author&gt;&lt;author&gt;Naumovski, Nenad %J Rev. Cardiovasc. Med&lt;/author&gt;&lt;/authors&gt;&lt;/contributors&gt;&lt;titles&gt;&lt;title&gt;Dietary patterns, caloric restrictions for management of cardiovascular disease and cancer; a brief review&lt;/title&gt;&lt;/titles&gt;&lt;pages&gt;041&lt;/pages&gt;&lt;volume&gt;23&lt;/volume&gt;&lt;number&gt;1&lt;/number&gt;&lt;dates&gt;&lt;year&gt;2022&lt;/year&gt;&lt;/dates&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2</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nate and adaptive immunity, metabolism, and nutrition are all influenced by microbes in the gastrointestinal tract. Gut microorganisms are extremely likely to play a </w:t>
      </w:r>
      <w:r w:rsidR="008A081D" w:rsidRPr="002A6B53">
        <w:rPr>
          <w:rFonts w:ascii="Times New Roman" w:eastAsia="Times New Roman" w:hAnsi="Times New Roman" w:cs="Times New Roman"/>
          <w:sz w:val="20"/>
          <w:szCs w:val="20"/>
        </w:rPr>
        <w:t xml:space="preserve">significant </w:t>
      </w:r>
      <w:r w:rsidRPr="002A6B53">
        <w:rPr>
          <w:rFonts w:ascii="Times New Roman" w:eastAsia="Times New Roman" w:hAnsi="Times New Roman" w:cs="Times New Roman"/>
          <w:sz w:val="20"/>
          <w:szCs w:val="20"/>
        </w:rPr>
        <w:t xml:space="preserve">role in human nutrition-infection interactions, given their various activities.  As a result of the direct link between nutrition and infections, diseases have a detrimental impact on dietary patterns and nutritional </w:t>
      </w:r>
      <w:r w:rsidR="005C7BDD" w:rsidRPr="002A6B53">
        <w:rPr>
          <w:rFonts w:ascii="Times New Roman" w:eastAsia="Times New Roman" w:hAnsi="Times New Roman" w:cs="Times New Roman"/>
          <w:sz w:val="20"/>
          <w:szCs w:val="20"/>
        </w:rPr>
        <w:t>levels</w:t>
      </w:r>
      <w:r w:rsidRPr="002A6B53">
        <w:rPr>
          <w:rFonts w:ascii="Times New Roman" w:eastAsia="Times New Roman" w:hAnsi="Times New Roman" w:cs="Times New Roman"/>
          <w:sz w:val="20"/>
          <w:szCs w:val="20"/>
        </w:rPr>
        <w:t>.</w:t>
      </w:r>
      <w:r w:rsidR="00A13C92"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Foolchand&lt;/Author&gt;&lt;Year&gt;2022&lt;/Year&gt;&lt;RecNum&gt;617&lt;/RecNum&gt;&lt;DisplayText&gt;&lt;style face="superscript"&gt;43&lt;/style&gt;&lt;/DisplayText&gt;&lt;record&gt;&lt;rec-number&gt;617&lt;/rec-number&gt;&lt;foreign-keys&gt;&lt;key app="EN" db-id="dt5xxzsfjtepsteafesp0sddve09zspzp952" timestamp="1652341842"&gt;617&lt;/key&gt;&lt;/foreign-keys&gt;&lt;ref-type name="Journal Article"&gt;17&lt;/ref-type&gt;&lt;contributors&gt;&lt;authors&gt;&lt;author&gt;Foolchand, Ashmika&lt;/author&gt;&lt;author&gt;Ghazi, Terisha&lt;/author&gt;&lt;author&gt;Chuturgoon, Anil A %J International Journal of Molecular Sciences&lt;/author&gt;&lt;/authors&gt;&lt;/contributors&gt;&lt;titles&gt;&lt;title&gt;Malnutrition and Dietary Habits Alter the Immune System Which May Consequently Influence SARS-CoV-2 Virulence: A Review&lt;/title&gt;&lt;/titles&gt;&lt;pages&gt;2654&lt;/pages&gt;&lt;volume&gt;23&lt;/volume&gt;&lt;number&gt;5&lt;/number&gt;&lt;dates&gt;&lt;year&gt;2022&lt;/year&gt;&lt;/dates&gt;&lt;isbn&gt;1422-0067&lt;/isbn&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3</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Malnutrition is one of the major contributors to diseases that are more serious and even lethal. The interaction between infections and malnutrition is complex, and increasing nutritional status has a lot of potential for preventing and treating infections.</w:t>
      </w:r>
    </w:p>
    <w:p w14:paraId="6FABA28E"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1" w14:textId="344F86F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t>
      </w:r>
      <w:r w:rsidR="00BC570E" w:rsidRPr="002A6B53">
        <w:rPr>
          <w:rFonts w:ascii="Times New Roman" w:eastAsia="Times New Roman" w:hAnsi="Times New Roman" w:cs="Times New Roman"/>
          <w:b/>
          <w:sz w:val="20"/>
          <w:szCs w:val="20"/>
        </w:rPr>
        <w:t>. GUIDELINES FOR NUTRITIOUS FOOD</w:t>
      </w:r>
    </w:p>
    <w:p w14:paraId="4D5A4D2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42" w14:textId="1C4F2152"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Malnutrition in all kinds, as well as Non-Communicable Diseases (NCDs) such as Diabetes, Heart Disease, Stroke, and Cancer, can all be prevented by eating a healthy diet.</w:t>
      </w:r>
      <w:r w:rsidR="00AF7694" w:rsidRPr="002A6B53">
        <w:rPr>
          <w:rFonts w:ascii="Times New Roman" w:eastAsia="Times New Roman" w:hAnsi="Times New Roman" w:cs="Times New Roman"/>
          <w:sz w:val="20"/>
          <w:szCs w:val="20"/>
        </w:rPr>
        <w:t xml:space="preserve"> </w:t>
      </w:r>
      <w:r w:rsidR="00AF769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udreviciute&lt;/Author&gt;&lt;Year&gt;2020&lt;/Year&gt;&lt;RecNum&gt;628&lt;/RecNum&gt;&lt;DisplayText&gt;&lt;style face="superscript"&gt;44&lt;/style&gt;&lt;/DisplayText&gt;&lt;record&gt;&lt;rec-number&gt;628&lt;/rec-number&gt;&lt;foreign-keys&gt;&lt;key app="EN" db-id="dt5xxzsfjtepsteafesp0sddve09zspzp952" timestamp="1652675349"&gt;628&lt;/key&gt;&lt;/foreign-keys&gt;&lt;ref-type name="Journal Article"&gt;17&lt;/ref-type&gt;&lt;contributors&gt;&lt;authors&gt;&lt;author&gt;Budreviciute,Aida&lt;/author&gt;&lt;author&gt;Damiati,Samar&lt;/author&gt;&lt;author&gt;Sabir,Dana Khdr&lt;/author&gt;&lt;author&gt;Onder,Kamil&lt;/author&gt;&lt;author&gt;Schuller-Goetzburg,Peter&lt;/author&gt;&lt;author&gt;Plakys,Gediminas&lt;/author&gt;&lt;author&gt;Katileviciute,Agne&lt;/author&gt;&lt;author&gt;Khoja,Samir&lt;/author&gt;&lt;author&gt;Kodzius,Rimantas&lt;/author&gt;&lt;/authors&gt;&lt;/contributors&gt;&lt;titles&gt;&lt;title&gt;Management and Prevention Strategies for Non-communicable Diseases (NCDs) and Their Risk Factors&lt;/title&gt;&lt;short-title&gt;Prevention management of non-communicable diseases&lt;/short-title&gt;&lt;/titles&gt;&lt;volume&gt;8&lt;/volume&gt;&lt;keywords&gt;&lt;keyword&gt;Risk factors,Non-communicable diseases,Health Policy,Prevention strategies,Management - Healthcare&lt;/keyword&gt;&lt;/keywords&gt;&lt;dates&gt;&lt;year&gt;2020&lt;/year&gt;&lt;pub-dates&gt;&lt;date&gt;2020-November-26&lt;/date&gt;&lt;/pub-dates&gt;&lt;/dates&gt;&lt;isbn&gt;2296-2565&lt;/isbn&gt;&lt;work-type&gt;Review&lt;/work-type&gt;&lt;urls&gt;&lt;related-urls&gt;&lt;url&gt;https://www.frontiersin.org/article/10.3389/fpubh.2020.574111&lt;/url&gt;&lt;/related-urls&gt;&lt;/urls&gt;&lt;electronic-resource-num&gt;10.3389/fpubh.2020.574111&lt;/electronic-resource-num&gt;&lt;language&gt;English&lt;/language&gt;&lt;/record&gt;&lt;/Cite&gt;&lt;/EndNote&gt;</w:instrText>
      </w:r>
      <w:r w:rsidR="00AF769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4</w:t>
      </w:r>
      <w:r w:rsidR="00AF7694" w:rsidRPr="002A6B53">
        <w:rPr>
          <w:rFonts w:ascii="Times New Roman" w:eastAsia="Times New Roman" w:hAnsi="Times New Roman" w:cs="Times New Roman"/>
          <w:sz w:val="20"/>
          <w:szCs w:val="20"/>
        </w:rPr>
        <w:fldChar w:fldCharType="end"/>
      </w:r>
      <w:r w:rsidR="00AF7694"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Health problems are caused by a poor diet and a lack of physical activity. Energy intake and expenditure should be balanced. Total fat should not exceed 30% of total daily calories to avoid unhealthy weight gain.</w:t>
      </w:r>
      <w:r w:rsidR="00CC1ED4" w:rsidRPr="002A6B53">
        <w:rPr>
          <w:rFonts w:ascii="Times New Roman" w:eastAsia="Times New Roman" w:hAnsi="Times New Roman" w:cs="Times New Roman"/>
          <w:sz w:val="20"/>
          <w:szCs w:val="20"/>
        </w:rPr>
        <w:t xml:space="preserve"> </w:t>
      </w:r>
      <w:r w:rsidR="00CC1ED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ush&lt;/Author&gt;&lt;Year&gt;2021&lt;/Year&gt;&lt;RecNum&gt;629&lt;/RecNum&gt;&lt;DisplayText&gt;&lt;style face="superscript"&gt;45&lt;/style&gt;&lt;/DisplayText&gt;&lt;record&gt;&lt;rec-number&gt;629&lt;/rec-number&gt;&lt;foreign-keys&gt;&lt;key app="EN" db-id="dt5xxzsfjtepsteafesp0sddve09zspzp952" timestamp="1652675556"&gt;629&lt;/key&gt;&lt;/foreign-keys&gt;&lt;ref-type name="Book Section"&gt;5&lt;/ref-type&gt;&lt;contributors&gt;&lt;authors&gt;&lt;author&gt;Gush, Laura&lt;/author&gt;&lt;author&gt;Shah, Sonal&lt;/author&gt;&lt;author&gt;Gilani, Farah&lt;/author&gt;&lt;/authors&gt;&lt;secondary-authors&gt;&lt;author&gt;Short, Emma&lt;/author&gt;&lt;/secondary-authors&gt;&lt;/contributors&gt;&lt;titles&gt;&lt;title&gt;Chapter 23 - Macronutrients and micronutrients&lt;/title&gt;&lt;secondary-title&gt;A Prescription for Healthy Living&lt;/secondary-title&gt;&lt;/titles&gt;&lt;pages&gt;255-273&lt;/pages&gt;&lt;keywords&gt;&lt;keyword&gt;Amino acids&lt;/keyword&gt;&lt;keyword&gt;Carbohydrates&lt;/keyword&gt;&lt;keyword&gt;Diet&lt;/keyword&gt;&lt;keyword&gt;Fats&lt;/keyword&gt;&lt;keyword&gt;Fatty acids&lt;/keyword&gt;&lt;keyword&gt;Fibre&lt;/keyword&gt;&lt;keyword&gt;Food labelling&lt;/keyword&gt;&lt;keyword&gt;Glucose&lt;/keyword&gt;&lt;keyword&gt;Healthy eating&lt;/keyword&gt;&lt;keyword&gt;Macronutrients&lt;/keyword&gt;&lt;keyword&gt;Micronutrients&lt;/keyword&gt;&lt;keyword&gt;Minerals&lt;/keyword&gt;&lt;keyword&gt;Monounsaturated fats&lt;/keyword&gt;&lt;keyword&gt;Polyunsaturated fats&lt;/keyword&gt;&lt;keyword&gt;Protein&lt;/keyword&gt;&lt;keyword&gt;Saturated fats&lt;/keyword&gt;&lt;keyword&gt;Supplements&lt;/keyword&gt;&lt;keyword&gt;Trans-fats&lt;/keyword&gt;&lt;keyword&gt;Vitamins&lt;/keyword&gt;&lt;keyword&gt;Whole foods&lt;/keyword&gt;&lt;/keywords&gt;&lt;dates&gt;&lt;year&gt;2021&lt;/year&gt;&lt;pub-dates&gt;&lt;date&gt;2021/01/01/&lt;/date&gt;&lt;/pub-dates&gt;&lt;/dates&gt;&lt;publisher&gt;Academic Press&lt;/publisher&gt;&lt;isbn&gt;978-0-12-821573-9&lt;/isbn&gt;&lt;urls&gt;&lt;related-urls&gt;&lt;url&gt;https://www.sciencedirect.com/science/article/pii/B9780128215739000230&lt;/url&gt;&lt;/related-urls&gt;&lt;/urls&gt;&lt;electronic-resource-num&gt;https://doi.org/10.1016/B978-0-12-821573-9.00023-0&lt;/electronic-resource-num&gt;&lt;/record&gt;&lt;/Cite&gt;&lt;/EndNote&gt;</w:instrText>
      </w:r>
      <w:r w:rsidR="00CC1ED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5</w:t>
      </w:r>
      <w:r w:rsidR="00CC1ED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Healthy eating habits promote normal growth and development, as well as lowering the risk of becoming overweight or obese, as well as other chronic conditions. </w:t>
      </w:r>
      <w:r w:rsidR="00D768C7" w:rsidRPr="002A6B53">
        <w:rPr>
          <w:rFonts w:ascii="Times New Roman" w:eastAsia="Times New Roman" w:hAnsi="Times New Roman" w:cs="Times New Roman"/>
          <w:sz w:val="20"/>
          <w:szCs w:val="20"/>
        </w:rPr>
        <w:t>It is advisable to d</w:t>
      </w:r>
      <w:r w:rsidRPr="002A6B53">
        <w:rPr>
          <w:rFonts w:ascii="Times New Roman" w:eastAsia="Times New Roman" w:hAnsi="Times New Roman" w:cs="Times New Roman"/>
          <w:sz w:val="20"/>
          <w:szCs w:val="20"/>
        </w:rPr>
        <w:t>rink water, tea &amp; coffee with low amount of sugar or no sugar.</w:t>
      </w:r>
      <w:r w:rsidR="00A13C92"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bbasalizad Farhangi&lt;/Author&gt;&lt;Year&gt;2022&lt;/Year&gt;&lt;RecNum&gt;618&lt;/RecNum&gt;&lt;DisplayText&gt;&lt;style face="superscript"&gt;46&lt;/style&gt;&lt;/DisplayText&gt;&lt;record&gt;&lt;rec-number&gt;618&lt;/rec-number&gt;&lt;foreign-keys&gt;&lt;key app="EN" db-id="dt5xxzsfjtepsteafesp0sddve09zspzp952" timestamp="1652341955"&gt;618&lt;/key&gt;&lt;/foreign-keys&gt;&lt;ref-type name="Journal Article"&gt;17&lt;/ref-type&gt;&lt;contributors&gt;&lt;authors&gt;&lt;author&gt;Abbasalizad Farhangi, Mahdieh&lt;/author&gt;&lt;author&gt;Mohammadi Tofigh, Arash&lt;/author&gt;&lt;author&gt;Jahangiri, Leila&lt;/author&gt;&lt;author&gt;Nikniaz, Zeinab&lt;/author&gt;&lt;author&gt;Nikniaz, Leila %J Pediatric Obesity&lt;/author&gt;&lt;/authors&gt;&lt;/contributors&gt;&lt;titles&gt;&lt;title&gt;Sugar‐sweetened beverages intake and the risk of obesity in children: An updated systematic review and dose–response meta‐analysis&lt;/title&gt;&lt;/titles&gt;&lt;pages&gt;e12914&lt;/pages&gt;&lt;dates&gt;&lt;year&gt;2022&lt;/year&gt;&lt;/dates&gt;&lt;isbn&gt;2047-6302&lt;/isbn&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6</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Limited juices are also good. Eat variety of whole grains such as whole-grain pasta, brown rice, whole-wheat bread etc. Limited white rice and white bread. Eat fish, poultry, beans, nuts for getting high calories.</w:t>
      </w:r>
      <w:r w:rsidR="00D13BA2" w:rsidRPr="002A6B53">
        <w:rPr>
          <w:rFonts w:ascii="Times New Roman" w:eastAsia="Times New Roman" w:hAnsi="Times New Roman" w:cs="Times New Roman"/>
          <w:sz w:val="20"/>
          <w:szCs w:val="20"/>
        </w:rPr>
        <w:t xml:space="preserve"> </w:t>
      </w:r>
      <w:r w:rsidR="00D13BA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Tolbert&lt;/Author&gt;&lt;Year&gt;2022&lt;/Year&gt;&lt;RecNum&gt;630&lt;/RecNum&gt;&lt;DisplayText&gt;&lt;style face="superscript"&gt;47&lt;/style&gt;&lt;/DisplayText&gt;&lt;record&gt;&lt;rec-number&gt;630&lt;/rec-number&gt;&lt;foreign-keys&gt;&lt;key app="EN" db-id="dt5xxzsfjtepsteafesp0sddve09zspzp952" timestamp="1652676031"&gt;630&lt;/key&gt;&lt;/foreign-keys&gt;&lt;ref-type name="Journal Article"&gt;17&lt;/ref-type&gt;&lt;contributors&gt;&lt;authors&gt;&lt;author&gt;Tolbert, Meg&lt;/author&gt;&lt;/authors&gt;&lt;/contributors&gt;&lt;titles&gt;&lt;title&gt;Recipe Modification for Cardiovascular Health&lt;/title&gt;&lt;/titles&gt;&lt;dates&gt;&lt;year&gt;2022&lt;/year&gt;&lt;/dates&gt;&lt;urls&gt;&lt;/urls&gt;&lt;/record&gt;&lt;/Cite&gt;&lt;/EndNote&gt;</w:instrText>
      </w:r>
      <w:r w:rsidR="00D13BA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7</w:t>
      </w:r>
      <w:r w:rsidR="00D13BA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void bacon, processed meats. Limited red meat and cheese. Use healthy canola oil or olive oil for cooking and in salad. Limited butter is good but avoid trans-fat.</w:t>
      </w:r>
      <w:r w:rsidR="00FA2D13" w:rsidRPr="002A6B53">
        <w:rPr>
          <w:rFonts w:ascii="Times New Roman" w:eastAsia="Times New Roman" w:hAnsi="Times New Roman" w:cs="Times New Roman"/>
          <w:sz w:val="20"/>
          <w:szCs w:val="20"/>
        </w:rPr>
        <w:t xml:space="preserve">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erling&lt;/Author&gt;&lt;Year&gt;2022&lt;/Year&gt;&lt;RecNum&gt;631&lt;/RecNum&gt;&lt;DisplayText&gt;&lt;style face="superscript"&gt;48&lt;/style&gt;&lt;/DisplayText&gt;&lt;record&gt;&lt;rec-number&gt;631&lt;/rec-number&gt;&lt;foreign-keys&gt;&lt;key app="EN" db-id="dt5xxzsfjtepsteafesp0sddve09zspzp952" timestamp="1652676437"&gt;631&lt;/key&gt;&lt;/foreign-keys&gt;&lt;ref-type name="Book"&gt;6&lt;/ref-type&gt;&lt;contributors&gt;&lt;authors&gt;&lt;author&gt;Sterling, Jeffrey&lt;/author&gt;&lt;/authors&gt;&lt;/contributors&gt;&lt;titles&gt;&lt;title&gt;Straight No Chaser Health: Empowering You For Better Health and a Longer Life&lt;/title&gt;&lt;/titles&gt;&lt;dates&gt;&lt;year&gt;2022&lt;/year&gt;&lt;/dates&gt;&lt;publisher&gt;Basecamp&lt;/publisher&gt;&lt;isbn&gt;1955901228&lt;/isbn&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8</w:t>
      </w:r>
      <w:r w:rsidR="00627761" w:rsidRPr="002A6B53">
        <w:rPr>
          <w:rFonts w:ascii="Times New Roman" w:eastAsia="Times New Roman" w:hAnsi="Times New Roman" w:cs="Times New Roman"/>
          <w:sz w:val="20"/>
          <w:szCs w:val="20"/>
        </w:rPr>
        <w:fldChar w:fldCharType="end"/>
      </w:r>
      <w:r w:rsidR="00FB04B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ore vegetables in variety means better health. keep all types of vegetables in dish. Avoid French fries. Choose all types of plenty fruits. Seasonal fruits are more preferable. Keep dark chocolate, higher cocoa in diet. Eat fish, shellfish, chicken, eggs, lean beef, pork for acquiring energy.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ellatley&lt;/Author&gt;&lt;Year&gt;2022&lt;/Year&gt;&lt;RecNum&gt;632&lt;/RecNum&gt;&lt;DisplayText&gt;&lt;style face="superscript"&gt;49&lt;/style&gt;&lt;/DisplayText&gt;&lt;record&gt;&lt;rec-number&gt;632&lt;/rec-number&gt;&lt;foreign-keys&gt;&lt;key app="EN" db-id="dt5xxzsfjtepsteafesp0sddve09zspzp952" timestamp="1652676485"&gt;632&lt;/key&gt;&lt;/foreign-keys&gt;&lt;ref-type name="Journal Article"&gt;17&lt;/ref-type&gt;&lt;contributors&gt;&lt;authors&gt;&lt;author&gt;Gellatley, Juliet&lt;/author&gt;&lt;/authors&gt;&lt;/contributors&gt;&lt;titles&gt;&lt;title&gt;healthy Vegan kids&lt;/title&gt;&lt;/titles&gt;&lt;dates&gt;&lt;year&gt;2022&lt;/year&gt;&lt;/dates&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9</w:t>
      </w:r>
      <w:r w:rsidR="00627761" w:rsidRPr="002A6B53">
        <w:rPr>
          <w:rFonts w:ascii="Times New Roman" w:eastAsia="Times New Roman" w:hAnsi="Times New Roman" w:cs="Times New Roman"/>
          <w:sz w:val="20"/>
          <w:szCs w:val="20"/>
        </w:rPr>
        <w:fldChar w:fldCharType="end"/>
      </w:r>
      <w:r w:rsidR="0062776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ntake of soy bean, canola, sunflower, corn, extra virgin olive oils, liquid plant oils (except tropical oils)</w:t>
      </w:r>
      <w:r w:rsidR="00627761" w:rsidRPr="002A6B53">
        <w:rPr>
          <w:rFonts w:ascii="Times New Roman" w:eastAsia="Times New Roman" w:hAnsi="Times New Roman" w:cs="Times New Roman"/>
          <w:sz w:val="20"/>
          <w:szCs w:val="20"/>
        </w:rPr>
        <w:t xml:space="preserve"> can be increased</w:t>
      </w:r>
      <w:r w:rsidRPr="002A6B53">
        <w:rPr>
          <w:rFonts w:ascii="Times New Roman" w:eastAsia="Times New Roman" w:hAnsi="Times New Roman" w:cs="Times New Roman"/>
          <w:sz w:val="20"/>
          <w:szCs w:val="20"/>
        </w:rPr>
        <w:t>. Choose plain yogurt, milk, fermented milk or cheese (with reduced fat) instead of highly processed cheese products.</w:t>
      </w:r>
      <w:r w:rsidR="00627761" w:rsidRPr="002A6B53">
        <w:rPr>
          <w:rFonts w:ascii="Times New Roman" w:eastAsia="Times New Roman" w:hAnsi="Times New Roman" w:cs="Times New Roman"/>
          <w:sz w:val="20"/>
          <w:szCs w:val="20"/>
        </w:rPr>
        <w:t xml:space="preserve">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u&lt;/Author&gt;&lt;Year&gt;2022&lt;/Year&gt;&lt;RecNum&gt;633&lt;/RecNum&gt;&lt;DisplayText&gt;&lt;style face="superscript"&gt;50&lt;/style&gt;&lt;/DisplayText&gt;&lt;record&gt;&lt;rec-number&gt;633&lt;/rec-number&gt;&lt;foreign-keys&gt;&lt;key app="EN" db-id="dt5xxzsfjtepsteafesp0sddve09zspzp952" timestamp="1652676572"&gt;633&lt;/key&gt;&lt;/foreign-keys&gt;&lt;ref-type name="Journal Article"&gt;17&lt;/ref-type&gt;&lt;contributors&gt;&lt;authors&gt;&lt;author&gt;Hu, Ge-Ge&lt;/author&gt;&lt;author&gt;Liu, Jing&lt;/author&gt;&lt;author&gt;Wang, Yi-Hui&lt;/author&gt;&lt;author&gt;Yang, Zhen-Nai&lt;/author&gt;&lt;author&gt;Shao, Hong-Bo %J Foods&lt;/author&gt;&lt;/authors&gt;&lt;/contributors&gt;&lt;titles&gt;&lt;title&gt;Applications of Plant Protein in the Dairy Industry&lt;/title&gt;&lt;/titles&gt;&lt;pages&gt;1067&lt;/pages&gt;&lt;volume&gt;11&lt;/volume&gt;&lt;number&gt;8&lt;/number&gt;&lt;dates&gt;&lt;year&gt;2022&lt;/year&gt;&lt;/dates&gt;&lt;isbn&gt;2304-8158&lt;/isbn&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0</w:t>
      </w:r>
      <w:r w:rsidR="006277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 this review, we got a point that there is no magic diet for COVID-19 disease. Only a healthy and energetic diet works as a shield by developing your immune system stronger.</w:t>
      </w:r>
      <w:r w:rsidR="00A13C92"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Islam&lt;/Author&gt;&lt;Year&gt;2022&lt;/Year&gt;&lt;RecNum&gt;619&lt;/RecNum&gt;&lt;DisplayText&gt;&lt;style face="superscript"&gt;51&lt;/style&gt;&lt;/DisplayText&gt;&lt;record&gt;&lt;rec-number&gt;619&lt;/rec-number&gt;&lt;foreign-keys&gt;&lt;key app="EN" db-id="dt5xxzsfjtepsteafesp0sddve09zspzp952" timestamp="1652342046"&gt;619&lt;/key&gt;&lt;/foreign-keys&gt;&lt;ref-type name="Journal Article"&gt;17&lt;/ref-type&gt;&lt;contributors&gt;&lt;authors&gt;&lt;author&gt;Islam, Md Aminul&lt;/author&gt;&lt;author&gt;Haque, Md Atiqul&lt;/author&gt;&lt;author&gt;Rahman, Md Arifur&lt;/author&gt;&lt;author&gt;Hossen, Foysal&lt;/author&gt;&lt;author&gt;Reza, Mahin&lt;/author&gt;&lt;author&gt;Barua, Abanti&lt;/author&gt;&lt;author&gt;Al Marzan, Abdullah&lt;/author&gt;&lt;author&gt;Das, Tuhin&lt;/author&gt;&lt;author&gt;Baral, Sumit Kumar&lt;/author&gt;&lt;author&gt;He, Cheng %J Frontiers in immunology&lt;/author&gt;&lt;/authors&gt;&lt;/contributors&gt;&lt;titles&gt;&lt;title&gt;A Review on Measures to Rejuvenate Immune System: Natural Mode of Protection Against Coronavirus Infection&lt;/title&gt;&lt;/titles&gt;&lt;volume&gt;13&lt;/volume&gt;&lt;dates&gt;&lt;year&gt;2022&lt;/year&gt;&lt;/dates&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1</w:t>
      </w:r>
      <w:r w:rsidR="00A541C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Follow these guidelines as heath tips and we hope we’ll defeat this pandemic very soon.</w:t>
      </w:r>
    </w:p>
    <w:p w14:paraId="22BE1132"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3" w14:textId="1AB2CD19"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w:t>
      </w:r>
      <w:r w:rsidR="00BC570E" w:rsidRPr="002A6B53">
        <w:rPr>
          <w:rFonts w:ascii="Times New Roman" w:eastAsia="Times New Roman" w:hAnsi="Times New Roman" w:cs="Times New Roman"/>
          <w:b/>
          <w:sz w:val="20"/>
          <w:szCs w:val="20"/>
        </w:rPr>
        <w:t>. NUTRITION AND IMMUNE SUPPRESSION MECHANISM</w:t>
      </w:r>
    </w:p>
    <w:p w14:paraId="3BA8D2CF"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7710BD29" w14:textId="77777777" w:rsidR="004B3669" w:rsidRPr="002A6B53" w:rsidRDefault="00BC570E" w:rsidP="0097200B">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availability of all essential nutrients in sufficient proportions to ensure appropriate growth and maintenance of physiological functions is known as nutrition.</w:t>
      </w:r>
      <w:r w:rsidR="00794AE1" w:rsidRPr="002A6B53">
        <w:rPr>
          <w:rFonts w:ascii="Times New Roman" w:eastAsia="Times New Roman" w:hAnsi="Times New Roman" w:cs="Times New Roman"/>
          <w:sz w:val="20"/>
          <w:szCs w:val="20"/>
        </w:rPr>
        <w:t xml:space="preserve"> </w:t>
      </w:r>
      <w:r w:rsidR="00794AE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im&lt;/Author&gt;&lt;Year&gt;2022&lt;/Year&gt;&lt;RecNum&gt;634&lt;/RecNum&gt;&lt;DisplayText&gt;&lt;style face="superscript"&gt;52&lt;/style&gt;&lt;/DisplayText&gt;&lt;record&gt;&lt;rec-number&gt;634&lt;/rec-number&gt;&lt;foreign-keys&gt;&lt;key app="EN" db-id="dt5xxzsfjtepsteafesp0sddve09zspzp952" timestamp="1652676776"&gt;634&lt;/key&gt;&lt;/foreign-keys&gt;&lt;ref-type name="Journal Article"&gt;17&lt;/ref-type&gt;&lt;contributors&gt;&lt;authors&gt;&lt;author&gt;Kim, Joohee&lt;/author&gt;&lt;author&gt;Wu, Yixin&lt;/author&gt;&lt;author&gt;Luan, Haiwen&lt;/author&gt;&lt;author&gt;Yang, Da Som&lt;/author&gt;&lt;author&gt;Cho, Donghwi&lt;/author&gt;&lt;author&gt;Kwak, Sung Soo&lt;/author&gt;&lt;author&gt;Liu, Shanliangzi&lt;/author&gt;&lt;author&gt;Ryu, Hanjun&lt;/author&gt;&lt;author&gt;Ghaffari, Roozbeh&lt;/author&gt;&lt;author&gt;Rogers, John A %J Advanced Science&lt;/author&gt;&lt;/authors&gt;&lt;/contributors&gt;&lt;titles&gt;&lt;title&gt;A Skin‐Interfaced, Miniaturized Microfluidic Analysis and Delivery System for Colorimetric Measurements of Nutrients in Sweat and Supply of Vitamins Through the Skin&lt;/title&gt;&lt;/titles&gt;&lt;pages&gt;2103331&lt;/pages&gt;&lt;volume&gt;9&lt;/volume&gt;&lt;number&gt;2&lt;/number&gt;&lt;dates&gt;&lt;year&gt;2022&lt;/year&gt;&lt;/dates&gt;&lt;isbn&gt;2198-3844&lt;/isbn&gt;&lt;urls&gt;&lt;/urls&gt;&lt;/record&gt;&lt;/Cite&gt;&lt;/EndNote&gt;</w:instrText>
      </w:r>
      <w:r w:rsidR="00794AE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2</w:t>
      </w:r>
      <w:r w:rsidR="00794AE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t consists of a number of chemical processes (oxidation, reduction, hydrolysis, acetylation, methylation, and so on) as well as physiological operations that turn food into body tissues that grow and perform their functions on a regular basis. It entails digestion, food absorption, and nutrient delivery into cells. The SARS-COV-2 epidemic has had a profound impact on global health and triggered a global crisis. Despite high infection rates, India, as a densely populated country, has successfully combated the pandemic outbreak, with a significantly lower rate of fatality.</w:t>
      </w:r>
      <w:r w:rsidR="00BF39CB" w:rsidRPr="002A6B53">
        <w:rPr>
          <w:rFonts w:ascii="Times New Roman" w:eastAsia="Times New Roman" w:hAnsi="Times New Roman" w:cs="Times New Roman"/>
          <w:sz w:val="20"/>
          <w:szCs w:val="20"/>
        </w:rPr>
        <w:t xml:space="preserve"> </w:t>
      </w:r>
      <w:r w:rsidR="00BF39C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ukherjee&lt;/Author&gt;&lt;Year&gt;2022&lt;/Year&gt;&lt;RecNum&gt;635&lt;/RecNum&gt;&lt;DisplayText&gt;&lt;style face="superscript"&gt;53&lt;/style&gt;&lt;/DisplayText&gt;&lt;record&gt;&lt;rec-number&gt;635&lt;/rec-number&gt;&lt;foreign-keys&gt;&lt;key app="EN" db-id="dt5xxzsfjtepsteafesp0sddve09zspzp952" timestamp="1652677778"&gt;635&lt;/key&gt;&lt;/foreign-keys&gt;&lt;ref-type name="Book Section"&gt;5&lt;/ref-type&gt;&lt;contributors&gt;&lt;authors&gt;&lt;author&gt;Mukherjee, Tathagata&lt;/author&gt;&lt;author&gt;Banerjee, Ankita&lt;/author&gt;&lt;author&gt;Mitra, Shweta&lt;/author&gt;&lt;author&gt;Mukherjee, Tirthankar&lt;/author&gt;&lt;/authors&gt;&lt;/contributors&gt;&lt;titles&gt;&lt;title&gt;COVID-19: In the direction of monitoring the pandemic in India&lt;/title&gt;&lt;secondary-title&gt;Data Science for COVID-19&lt;/secondary-title&gt;&lt;/titles&gt;&lt;pages&gt;705-728&lt;/pages&gt;&lt;dates&gt;&lt;year&gt;2022&lt;/year&gt;&lt;/dates&gt;&lt;publisher&gt;Elsevier&lt;/publisher&gt;&lt;urls&gt;&lt;/urls&gt;&lt;/record&gt;&lt;/Cite&gt;&lt;/EndNote&gt;</w:instrText>
      </w:r>
      <w:r w:rsidR="00BF39C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3</w:t>
      </w:r>
      <w:r w:rsidR="00BF39C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Nutrition is important for immunological function because it provides critical nutrients.</w:t>
      </w:r>
      <w:r w:rsidR="00A541C0"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ileni&lt;/Author&gt;&lt;Year&gt;2022&lt;/Year&gt;&lt;RecNum&gt;621&lt;/RecNum&gt;&lt;DisplayText&gt;&lt;style face="superscript"&gt;54&lt;/style&gt;&lt;/DisplayText&gt;&lt;record&gt;&lt;rec-number&gt;621&lt;/rec-number&gt;&lt;foreign-keys&gt;&lt;key app="EN" db-id="dt5xxzsfjtepsteafesp0sddve09zspzp952" timestamp="1652342188"&gt;621&lt;/key&gt;&lt;/foreign-keys&gt;&lt;ref-type name="Journal Article"&gt;17&lt;/ref-type&gt;&lt;contributors&gt;&lt;authors&gt;&lt;author&gt;Aileni, Mahender&lt;/author&gt;&lt;author&gt;Rohela, Gulab Khan&lt;/author&gt;&lt;author&gt;Jogam, Phanikanth&lt;/author&gt;&lt;author&gt;Soujanya, Shakuntala&lt;/author&gt;&lt;author&gt;Zhang, Baohong %J Cells&lt;/author&gt;&lt;/authors&gt;&lt;/contributors&gt;&lt;titles&gt;&lt;title&gt;Biotechnological Perspectives to Combat the COVID-19 Pandemic: Precise Diagnostics and Inevitable Vaccine Paradigms&lt;/title&gt;&lt;/titles&gt;&lt;pages&gt;1182&lt;/pages&gt;&lt;volume&gt;11&lt;/volume&gt;&lt;number&gt;7&lt;/number&gt;&lt;dates&gt;&lt;year&gt;2022&lt;/year&gt;&lt;/dates&gt;&lt;isbn&gt;2073-4409&lt;/isbn&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4</w:t>
      </w:r>
      <w:r w:rsidR="00A541C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ome nutrients that assist a healthy immune system </w:t>
      </w:r>
      <w:r w:rsidR="00BF39CB" w:rsidRPr="002A6B53">
        <w:rPr>
          <w:rFonts w:ascii="Times New Roman" w:eastAsia="Times New Roman" w:hAnsi="Times New Roman" w:cs="Times New Roman"/>
          <w:sz w:val="20"/>
          <w:szCs w:val="20"/>
        </w:rPr>
        <w:t xml:space="preserve">include protein, </w:t>
      </w:r>
      <w:r w:rsidRPr="002A6B53">
        <w:rPr>
          <w:rFonts w:ascii="Times New Roman" w:eastAsia="Times New Roman" w:hAnsi="Times New Roman" w:cs="Times New Roman"/>
          <w:sz w:val="20"/>
          <w:szCs w:val="20"/>
        </w:rPr>
        <w:t xml:space="preserve">a macronutrient that is required for the production of antibodies and immune cells. Nut butters, oatmeal, Greek yoghurt, spinach, broccoli, beans, eggs, chicken, salmon, pork, prawns, and so on are all good sources. </w:t>
      </w:r>
      <w:r w:rsidR="00ED5E7C" w:rsidRPr="002A6B53">
        <w:rPr>
          <w:rFonts w:ascii="Times New Roman" w:eastAsia="Times New Roman" w:hAnsi="Times New Roman" w:cs="Times New Roman"/>
          <w:sz w:val="20"/>
          <w:szCs w:val="20"/>
        </w:rPr>
        <w:t xml:space="preserve">Zinc, </w:t>
      </w:r>
      <w:r w:rsidRPr="002A6B53">
        <w:rPr>
          <w:rFonts w:ascii="Times New Roman" w:eastAsia="Times New Roman" w:hAnsi="Times New Roman" w:cs="Times New Roman"/>
          <w:sz w:val="20"/>
          <w:szCs w:val="20"/>
        </w:rPr>
        <w:t>aids in the formation of new immune cells and cell reproduction. Sweet potatoes, legumes, shellfish, spinach, mushrooms, nuts, crab, beef, oysters, and other foods are good sources.</w:t>
      </w:r>
      <w:r w:rsidR="00A541C0"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VAIDYA&lt;/Author&gt;&lt;Year&gt;2022&lt;/Year&gt;&lt;RecNum&gt;622&lt;/RecNum&gt;&lt;DisplayText&gt;&lt;style face="superscript"&gt;55&lt;/style&gt;&lt;/DisplayText&gt;&lt;record&gt;&lt;rec-number&gt;622&lt;/rec-number&gt;&lt;foreign-keys&gt;&lt;key app="EN" db-id="dt5xxzsfjtepsteafesp0sddve09zspzp952" timestamp="1652342345"&gt;622&lt;/key&gt;&lt;/foreign-keys&gt;&lt;ref-type name="Book"&gt;6&lt;/ref-type&gt;&lt;contributors&gt;&lt;authors&gt;&lt;author&gt;VAIDYA, GAYATRI&lt;/author&gt;&lt;/authors&gt;&lt;/contributors&gt;&lt;titles&gt;&lt;title&gt;Textbook of Food Chemistry&lt;/title&gt;&lt;/titles&gt;&lt;dates&gt;&lt;year&gt;2022&lt;/year&gt;&lt;/dates&gt;&lt;publisher&gt;Book Rivers&lt;/publisher&gt;&lt;isbn&gt;9355153155&lt;/isbn&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5</w:t>
      </w:r>
      <w:r w:rsidR="00A541C0" w:rsidRPr="002A6B53">
        <w:rPr>
          <w:rFonts w:ascii="Times New Roman" w:eastAsia="Times New Roman" w:hAnsi="Times New Roman" w:cs="Times New Roman"/>
          <w:sz w:val="20"/>
          <w:szCs w:val="20"/>
        </w:rPr>
        <w:fldChar w:fldCharType="end"/>
      </w:r>
      <w:r w:rsidR="00A541C0" w:rsidRPr="002A6B53">
        <w:rPr>
          <w:rFonts w:ascii="Times New Roman" w:eastAsia="Times New Roman" w:hAnsi="Times New Roman" w:cs="Times New Roman"/>
          <w:sz w:val="20"/>
          <w:szCs w:val="20"/>
        </w:rPr>
        <w:t xml:space="preserve"> </w:t>
      </w:r>
    </w:p>
    <w:p w14:paraId="23F3DE09"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V</w:t>
      </w:r>
      <w:r w:rsidR="006B4B78" w:rsidRPr="002A6B53">
        <w:rPr>
          <w:rFonts w:ascii="Times New Roman" w:eastAsia="Times New Roman" w:hAnsi="Times New Roman" w:cs="Times New Roman"/>
          <w:sz w:val="20"/>
          <w:szCs w:val="20"/>
        </w:rPr>
        <w:t>itamin</w:t>
      </w:r>
      <w:r w:rsidRPr="002A6B53">
        <w:rPr>
          <w:rFonts w:ascii="Times New Roman" w:eastAsia="Times New Roman" w:hAnsi="Times New Roman" w:cs="Times New Roman"/>
          <w:sz w:val="20"/>
          <w:szCs w:val="20"/>
        </w:rPr>
        <w:t xml:space="preserve"> D</w:t>
      </w:r>
      <w:r w:rsidR="00C8463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intains equilibrium and modulates the immune system. Egg yolk, tuna, salmon, mushrooms, fortified yoghurt are the important sources of Vitamin D. </w:t>
      </w:r>
      <w:r w:rsidR="008757FB" w:rsidRPr="002A6B53">
        <w:rPr>
          <w:rFonts w:ascii="Times New Roman" w:eastAsia="Times New Roman" w:hAnsi="Times New Roman" w:cs="Times New Roman"/>
          <w:sz w:val="20"/>
          <w:szCs w:val="20"/>
        </w:rPr>
        <w:t>Vitamin C h</w:t>
      </w:r>
      <w:r w:rsidRPr="002A6B53">
        <w:rPr>
          <w:rFonts w:ascii="Times New Roman" w:eastAsia="Times New Roman" w:hAnsi="Times New Roman" w:cs="Times New Roman"/>
          <w:sz w:val="20"/>
          <w:szCs w:val="20"/>
        </w:rPr>
        <w:t>elps to maintain healthy skin by preventing germs and dangerous bacteria from entering. Lemons, oranges, tomatoes, papaya, strawberries, blackcurrants, and other citrus fruits</w:t>
      </w:r>
      <w:r w:rsidR="00A33098"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A33098" w:rsidRPr="002A6B53">
        <w:rPr>
          <w:rFonts w:ascii="Times New Roman" w:eastAsia="Times New Roman" w:hAnsi="Times New Roman" w:cs="Times New Roman"/>
          <w:sz w:val="20"/>
          <w:szCs w:val="20"/>
        </w:rPr>
        <w:t xml:space="preserve">Vitamin E </w:t>
      </w:r>
      <w:r w:rsidRPr="002A6B53">
        <w:rPr>
          <w:rFonts w:ascii="Times New Roman" w:eastAsia="Times New Roman" w:hAnsi="Times New Roman" w:cs="Times New Roman"/>
          <w:sz w:val="20"/>
          <w:szCs w:val="20"/>
        </w:rPr>
        <w:t>Protects the body from free radicals and reduces inflammation. Olives, almonds, hazelnuts, kale, turnip greens, trout, shrimp, and other source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lynne&lt;/Author&gt;&lt;RecNum&gt;623&lt;/RecNum&gt;&lt;DisplayText&gt;&lt;style face="superscript"&gt;56&lt;/style&gt;&lt;/DisplayText&gt;&lt;record&gt;&lt;rec-number&gt;623&lt;/rec-number&gt;&lt;foreign-keys&gt;&lt;key app="EN" db-id="dt5xxzsfjtepsteafesp0sddve09zspzp952" timestamp="1652342439"&gt;623&lt;/key&gt;&lt;/foreign-keys&gt;&lt;ref-type name="Journal Article"&gt;17&lt;/ref-type&gt;&lt;contributors&gt;&lt;authors&gt;&lt;author&gt;Glynne, Sarah&lt;/author&gt;&lt;/authors&gt;&lt;/contributors&gt;&lt;titles&gt;&lt;title&gt;Long COVID, Diet &amp;amp; Hormones&lt;/title&gt;&lt;/titles&gt;&lt;dates&gt;&lt;/dates&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6</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r w:rsidR="008E1B73" w:rsidRPr="002A6B53">
        <w:rPr>
          <w:rFonts w:ascii="Times New Roman" w:eastAsia="Times New Roman" w:hAnsi="Times New Roman" w:cs="Times New Roman"/>
          <w:sz w:val="20"/>
          <w:szCs w:val="20"/>
        </w:rPr>
        <w:t xml:space="preserve">Prebiotic and Probiotic foods </w:t>
      </w:r>
      <w:r w:rsidRPr="002A6B53">
        <w:rPr>
          <w:rFonts w:ascii="Times New Roman" w:eastAsia="Times New Roman" w:hAnsi="Times New Roman" w:cs="Times New Roman"/>
          <w:sz w:val="20"/>
          <w:szCs w:val="20"/>
        </w:rPr>
        <w:t>influence immune cell activity and inflammatory regulation. Onions, tomatoes, bananas, barley, oatmeal, legumes, and other sources of prebiotics Lassi, Natto, Coconut kefir, Non-dairy yoghurt, Miso, Chutneys, Pickles, and other probiotic-rich foods</w:t>
      </w:r>
      <w:r w:rsidR="008B1721"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8B1721" w:rsidRPr="002A6B53">
        <w:rPr>
          <w:rFonts w:ascii="Times New Roman" w:eastAsia="Times New Roman" w:hAnsi="Times New Roman" w:cs="Times New Roman"/>
          <w:sz w:val="20"/>
          <w:szCs w:val="20"/>
        </w:rPr>
        <w:t>Vitamin A</w:t>
      </w:r>
      <w:r w:rsidR="00CE126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supports skin and tissue health, which helps to control the immune system and fight infections. Carrots, Lettuce, Apricot, Beef Liver, Sweet Pepper, Sweet Potatoes, Mango, Cheese, Pumpkin, Egg, Fish, and so on are examples of food sources. The immune system defends the body against disease-causing microorganisms such as bacteria, viruses, parasites, and fungi. Immune system suppression after infection or inflammation is a critical step that controls immune-mediated pathogenesis. </w:t>
      </w:r>
    </w:p>
    <w:p w14:paraId="00000044" w14:textId="61C0F938"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Several immune suppression mechanisms have gotten a lot of attention in the last few decade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Dhawan&lt;/Author&gt;&lt;Year&gt;2022&lt;/Year&gt;&lt;RecNum&gt;624&lt;/RecNum&gt;&lt;DisplayText&gt;&lt;style face="superscript"&gt;57&lt;/style&gt;&lt;/DisplayText&gt;&lt;record&gt;&lt;rec-number&gt;624&lt;/rec-number&gt;&lt;foreign-keys&gt;&lt;key app="EN" db-id="dt5xxzsfjtepsteafesp0sddve09zspzp952" timestamp="1652342530"&gt;624&lt;/key&gt;&lt;/foreign-keys&gt;&lt;ref-type name="Journal Article"&gt;17&lt;/ref-type&gt;&lt;contributors&gt;&lt;authors&gt;&lt;author&gt;Dhawan, Subhash %J Antioxidants&lt;/author&gt;&lt;/authors&gt;&lt;/contributors&gt;&lt;titles&gt;&lt;title&gt;Therapeutic Potential of Inducible Endogenous Cytoprotective Heme Oxygenase-1 in Mitigating SARS-CoV-2 Infection and Associated Inflammation&lt;/title&gt;&lt;/titles&gt;&lt;pages&gt;662&lt;/pages&gt;&lt;volume&gt;11&lt;/volume&gt;&lt;number&gt;4&lt;/number&gt;&lt;dates&gt;&lt;year&gt;2022&lt;/year&gt;&lt;/dates&gt;&lt;isbn&gt;2076-3921&lt;/isbn&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7</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se methods involved suppressive cytokines such as interleukin (IL)-10 and transforming growth factor (TGF)-beta, as well as apoptosis mediated by death ligands such as Fas ligand (FasL) and tumour necrosis factor-related apoptosis inducing ligand (TRAIL), which are expressed by cytotoxic cell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ha&lt;/Author&gt;&lt;Year&gt;2022&lt;/Year&gt;&lt;RecNum&gt;625&lt;/RecNum&gt;&lt;DisplayText&gt;&lt;style face="superscript"&gt;58&lt;/style&gt;&lt;/DisplayText&gt;&lt;record&gt;&lt;rec-number&gt;625&lt;/rec-number&gt;&lt;foreign-keys&gt;&lt;key app="EN" db-id="dt5xxzsfjtepsteafesp0sddve09zspzp952" timestamp="1652342627"&gt;625&lt;/key&gt;&lt;/foreign-keys&gt;&lt;ref-type name="Book Section"&gt;5&lt;/ref-type&gt;&lt;contributors&gt;&lt;authors&gt;&lt;author&gt;Jha, Harit&lt;/author&gt;&lt;author&gt;Arora, Ragini&lt;/author&gt;&lt;/authors&gt;&lt;/contributors&gt;&lt;titles&gt;&lt;title&gt;Cytotoxic and Chemopreventive Activity of Polyphenols and Their Derivatives in Colon Cancer&lt;/title&gt;&lt;secondary-title&gt;Colon Cancer Diagnosis and Therapy Vol. 3&lt;/secondary-title&gt;&lt;/titles&gt;&lt;pages&gt;241-275&lt;/pages&gt;&lt;dates&gt;&lt;year&gt;2022&lt;/year&gt;&lt;/dates&gt;&lt;publisher&gt;Springer&lt;/publisher&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8</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uppression mechanism generated from myeloid cells: MDSCs (myeloid-derived suppressor cells) are a diverse group of cells that grow in response to cancer, inflammation, and infection, and have a remarkable ability to block T-cell responses. These cells are a special type of immune cell that modulates immunological responses in healthy people and in the setting of various disorders.</w:t>
      </w:r>
      <w:r w:rsidR="0041784C" w:rsidRPr="002A6B53">
        <w:rPr>
          <w:rFonts w:ascii="Times New Roman" w:eastAsia="Times New Roman" w:hAnsi="Times New Roman" w:cs="Times New Roman"/>
          <w:sz w:val="20"/>
          <w:szCs w:val="20"/>
        </w:rPr>
        <w:t xml:space="preserve"> </w:t>
      </w:r>
      <w:r w:rsidR="0041784C"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askov&lt;/Author&gt;&lt;Year&gt;2022&lt;/Year&gt;&lt;RecNum&gt;636&lt;/RecNum&gt;&lt;DisplayText&gt;&lt;style face="superscript"&gt;59, 60&lt;/style&gt;&lt;/DisplayText&gt;&lt;record&gt;&lt;rec-number&gt;636&lt;/rec-number&gt;&lt;foreign-keys&gt;&lt;key app="EN" db-id="dt5xxzsfjtepsteafesp0sddve09zspzp952" timestamp="1652677989"&gt;636&lt;/key&gt;&lt;/foreign-keys&gt;&lt;ref-type name="Journal Article"&gt;17&lt;/ref-type&gt;&lt;contributors&gt;&lt;authors&gt;&lt;author&gt;Raskov, Hans&lt;/author&gt;&lt;author&gt;Orhan, Adile&lt;/author&gt;&lt;author&gt;Gaggar, Shruti&lt;/author&gt;&lt;author&gt;Gögenur, Ismail %J Oncogenesis&lt;/author&gt;&lt;/authors&gt;&lt;/contributors&gt;&lt;titles&gt;&lt;title&gt;Neutrophils and polymorphonuclear myeloid-derived suppressor cells: an emerging battleground in cancer therapy&lt;/title&gt;&lt;/titles&gt;&lt;pages&gt;1-16&lt;/pages&gt;&lt;volume&gt;11&lt;/volume&gt;&lt;number&gt;1&lt;/number&gt;&lt;dates&gt;&lt;year&gt;2022&lt;/year&gt;&lt;/dates&gt;&lt;isbn&gt;2157-9024&lt;/isbn&gt;&lt;urls&gt;&lt;/urls&gt;&lt;/record&gt;&lt;/Cite&gt;&lt;Cite&gt;&lt;Author&gt;Li&lt;/Author&gt;&lt;Year&gt;2022&lt;/Year&gt;&lt;RecNum&gt;637&lt;/RecNum&gt;&lt;record&gt;&lt;rec-number&gt;637&lt;/rec-number&gt;&lt;foreign-keys&gt;&lt;key app="EN" db-id="dt5xxzsfjtepsteafesp0sddve09zspzp952" timestamp="1652678030"&gt;637&lt;/key&gt;&lt;/foreign-keys&gt;&lt;ref-type name="Journal Article"&gt;17&lt;/ref-type&gt;&lt;contributors&gt;&lt;authors&gt;&lt;author&gt;Li, Ru&lt;/author&gt;&lt;author&gt;Mukherjee, Mousumi Beto&lt;/author&gt;&lt;author&gt;Lin, Jun %J Cancers&lt;/author&gt;&lt;/authors&gt;&lt;/contributors&gt;&lt;titles&gt;&lt;title&gt;Coordinated Regulation of Myeloid-Derived Suppressor Cells by Cytokines and Chemokines&lt;/title&gt;&lt;/titles&gt;&lt;pages&gt;1236&lt;/pages&gt;&lt;volume&gt;14&lt;/volume&gt;&lt;number&gt;5&lt;/number&gt;&lt;dates&gt;&lt;year&gt;2022&lt;/year&gt;&lt;/dates&gt;&lt;isbn&gt;2072-6694&lt;/isbn&gt;&lt;urls&gt;&lt;/urls&gt;&lt;/record&gt;&lt;/Cite&gt;&lt;/EndNote&gt;</w:instrText>
      </w:r>
      <w:r w:rsidR="0041784C"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9, 60</w:t>
      </w:r>
      <w:r w:rsidR="0041784C"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Mechanism of SARS COV-2 Suppression</w:t>
      </w:r>
      <w:r w:rsidR="00444F74" w:rsidRPr="002A6B53">
        <w:rPr>
          <w:rFonts w:ascii="Times New Roman" w:eastAsia="Times New Roman" w:hAnsi="Times New Roman" w:cs="Times New Roman"/>
          <w:sz w:val="20"/>
          <w:szCs w:val="20"/>
        </w:rPr>
        <w:t xml:space="preserve"> include</w:t>
      </w:r>
      <w:r w:rsidRPr="002A6B53">
        <w:rPr>
          <w:rFonts w:ascii="Times New Roman" w:eastAsia="Times New Roman" w:hAnsi="Times New Roman" w:cs="Times New Roman"/>
          <w:sz w:val="20"/>
          <w:szCs w:val="20"/>
        </w:rPr>
        <w:t xml:space="preserve"> Antiviral immune responses </w:t>
      </w:r>
      <w:r w:rsidR="00444F74" w:rsidRPr="002A6B53">
        <w:rPr>
          <w:rFonts w:ascii="Times New Roman" w:eastAsia="Times New Roman" w:hAnsi="Times New Roman" w:cs="Times New Roman"/>
          <w:sz w:val="20"/>
          <w:szCs w:val="20"/>
        </w:rPr>
        <w:t xml:space="preserve">to </w:t>
      </w:r>
      <w:r w:rsidRPr="002A6B53">
        <w:rPr>
          <w:rFonts w:ascii="Times New Roman" w:eastAsia="Times New Roman" w:hAnsi="Times New Roman" w:cs="Times New Roman"/>
          <w:sz w:val="20"/>
          <w:szCs w:val="20"/>
        </w:rPr>
        <w:t xml:space="preserve">be triggered in order for an infection to recover. The activation of cytotoxic follicular helper T-cells and the decrease of regulatory T-cells are both associated with a poor prognosis. </w:t>
      </w:r>
      <w:r w:rsidR="00115BB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basheri&lt;/Author&gt;&lt;Year&gt;2022&lt;/Year&gt;&lt;RecNum&gt;638&lt;/RecNum&gt;&lt;DisplayText&gt;&lt;style face="superscript"&gt;61, 62&lt;/style&gt;&lt;/DisplayText&gt;&lt;record&gt;&lt;rec-number&gt;638&lt;/rec-number&gt;&lt;foreign-keys&gt;&lt;key app="EN" db-id="dt5xxzsfjtepsteafesp0sddve09zspzp952" timestamp="1652678119"&gt;638&lt;/key&gt;&lt;/foreign-keys&gt;&lt;ref-type name="Journal Article"&gt;17&lt;/ref-type&gt;&lt;contributors&gt;&lt;authors&gt;&lt;author&gt;Mobasheri, Leila&lt;/author&gt;&lt;author&gt;Nasirpour, Mohammad Hossein&lt;/author&gt;&lt;author&gt;Masoumi, Elham&lt;/author&gt;&lt;author&gt;Azarnaminy, Afsaneh Foolady&lt;/author&gt;&lt;author&gt;Jafari, Mozhdeh&lt;/author&gt;&lt;author&gt;Esmaeili, Seyed-Alireza %J Cytokine&lt;/author&gt;&lt;/authors&gt;&lt;/contributors&gt;&lt;titles&gt;&lt;title&gt;SARS-CoV-2 triggering autoimmune diseases&lt;/title&gt;&lt;/titles&gt;&lt;pages&gt;155873&lt;/pages&gt;&lt;dates&gt;&lt;year&gt;2022&lt;/year&gt;&lt;/dates&gt;&lt;isbn&gt;1043-4666&lt;/isbn&gt;&lt;urls&gt;&lt;/urls&gt;&lt;/record&gt;&lt;/Cite&gt;&lt;Cite&gt;&lt;Author&gt;Ning&lt;/Author&gt;&lt;Year&gt;2022&lt;/Year&gt;&lt;RecNum&gt;639&lt;/RecNum&gt;&lt;record&gt;&lt;rec-number&gt;639&lt;/rec-number&gt;&lt;foreign-keys&gt;&lt;key app="EN" db-id="dt5xxzsfjtepsteafesp0sddve09zspzp952" timestamp="1652678435"&gt;639&lt;/key&gt;&lt;/foreign-keys&gt;&lt;ref-type name="Journal Article"&gt;17&lt;/ref-type&gt;&lt;contributors&gt;&lt;authors&gt;&lt;author&gt;Ning, Qin&lt;/author&gt;&lt;author&gt;Wu, Di&lt;/author&gt;&lt;author&gt;Wang, Xiaojing&lt;/author&gt;&lt;author&gt;Xi, Dong&lt;/author&gt;&lt;author&gt;Chen, Tao&lt;/author&gt;&lt;author&gt;Chen, Guang&lt;/author&gt;&lt;author&gt;Wang, Hongwu&lt;/author&gt;&lt;author&gt;Lu, Huiling&lt;/author&gt;&lt;author&gt;Wang, Ming&lt;/author&gt;&lt;author&gt;Zhu, Lin %J Signal Transduction&lt;/author&gt;&lt;author&gt;Targeted Therapy&lt;/author&gt;&lt;/authors&gt;&lt;/contributors&gt;&lt;titles&gt;&lt;title&gt;The mechanism underlying extrapulmonary complications of the coronavirus disease 2019 and its therapeutic implication&lt;/title&gt;&lt;/titles&gt;&lt;pages&gt;1-33&lt;/pages&gt;&lt;volume&gt;7&lt;/volume&gt;&lt;number&gt;1&lt;/number&gt;&lt;dates&gt;&lt;year&gt;2022&lt;/year&gt;&lt;/dates&gt;&lt;isbn&gt;2059-3635&lt;/isbn&gt;&lt;urls&gt;&lt;/urls&gt;&lt;/record&gt;&lt;/Cite&gt;&lt;/EndNote&gt;</w:instrText>
      </w:r>
      <w:r w:rsidR="00115BB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1, 62</w:t>
      </w:r>
      <w:r w:rsidR="00115BB5" w:rsidRPr="002A6B53">
        <w:rPr>
          <w:rFonts w:ascii="Times New Roman" w:eastAsia="Times New Roman" w:hAnsi="Times New Roman" w:cs="Times New Roman"/>
          <w:sz w:val="20"/>
          <w:szCs w:val="20"/>
        </w:rPr>
        <w:fldChar w:fldCharType="end"/>
      </w:r>
    </w:p>
    <w:p w14:paraId="4325B85A"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5" w14:textId="373D158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I</w:t>
      </w:r>
      <w:r w:rsidR="00BC570E" w:rsidRPr="002A6B53">
        <w:rPr>
          <w:rFonts w:ascii="Times New Roman" w:eastAsia="Times New Roman" w:hAnsi="Times New Roman" w:cs="Times New Roman"/>
          <w:b/>
          <w:sz w:val="20"/>
          <w:szCs w:val="20"/>
        </w:rPr>
        <w:t>. COMPARISON BETWEEN ENHANCED IMMUNITY OF RURAL AND URBAN PEOPLE</w:t>
      </w:r>
    </w:p>
    <w:p w14:paraId="23E34B00"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5E3344F8"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Greater prevalence of physical and mental problems has been linked to increased urbanization and environments with a limited range of microbial exposure. </w:t>
      </w:r>
      <w:r w:rsidR="001B6EB9"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anhope&lt;/Author&gt;&lt;Year&gt;2022&lt;/Year&gt;&lt;RecNum&gt;640&lt;/RecNum&gt;&lt;DisplayText&gt;&lt;style face="superscript"&gt;63&lt;/style&gt;&lt;/DisplayText&gt;&lt;record&gt;&lt;rec-number&gt;640&lt;/rec-number&gt;&lt;foreign-keys&gt;&lt;key app="EN" db-id="dt5xxzsfjtepsteafesp0sddve09zspzp952" timestamp="1652678482"&gt;640&lt;/key&gt;&lt;/foreign-keys&gt;&lt;ref-type name="Book Section"&gt;5&lt;/ref-type&gt;&lt;contributors&gt;&lt;authors&gt;&lt;author&gt;Stanhope, Jessica&lt;/author&gt;&lt;author&gt;Breed, Martin&lt;/author&gt;&lt;author&gt;Weinstein, Philip&lt;/author&gt;&lt;/authors&gt;&lt;/contributors&gt;&lt;titles&gt;&lt;title&gt;Biodiversity, microbiomes, and human health&lt;/title&gt;&lt;secondary-title&gt;Evolution, Biodiversity and a Reassessment of the Hygiene Hypothesis&lt;/secondary-title&gt;&lt;/titles&gt;&lt;pages&gt;67-104&lt;/pages&gt;&lt;dates&gt;&lt;year&gt;2022&lt;/year&gt;&lt;/dates&gt;&lt;publisher&gt;Springer&lt;/publisher&gt;&lt;urls&gt;&lt;/urls&gt;&lt;/record&gt;&lt;/Cite&gt;&lt;/EndNote&gt;</w:instrText>
      </w:r>
      <w:r w:rsidR="001B6EB9"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3</w:t>
      </w:r>
      <w:r w:rsidR="001B6EB9" w:rsidRPr="002A6B53">
        <w:rPr>
          <w:rFonts w:ascii="Times New Roman" w:eastAsia="Times New Roman" w:hAnsi="Times New Roman" w:cs="Times New Roman"/>
          <w:sz w:val="20"/>
          <w:szCs w:val="20"/>
        </w:rPr>
        <w:fldChar w:fldCharType="end"/>
      </w:r>
      <w:r w:rsidR="001B6EB9"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s the second more severe wave of COVID-19 continues to spread, metropolitan regions appear to be suffering more than rural ones.</w:t>
      </w:r>
      <w:r w:rsidR="008D24E3" w:rsidRPr="002A6B53">
        <w:rPr>
          <w:rFonts w:ascii="Times New Roman" w:eastAsia="Times New Roman" w:hAnsi="Times New Roman" w:cs="Times New Roman"/>
          <w:sz w:val="20"/>
          <w:szCs w:val="20"/>
        </w:rPr>
        <w:t xml:space="preserve"> </w:t>
      </w:r>
      <w:r w:rsidR="008D24E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uilmoto&lt;/Author&gt;&lt;Year&gt;2022&lt;/Year&gt;&lt;RecNum&gt;641&lt;/RecNum&gt;&lt;DisplayText&gt;&lt;style face="superscript"&gt;64&lt;/style&gt;&lt;/DisplayText&gt;&lt;record&gt;&lt;rec-number&gt;641&lt;/rec-number&gt;&lt;foreign-keys&gt;&lt;key app="EN" db-id="dt5xxzsfjtepsteafesp0sddve09zspzp952" timestamp="1652693357"&gt;641&lt;/key&gt;&lt;/foreign-keys&gt;&lt;ref-type name="Journal Article"&gt;17&lt;/ref-type&gt;&lt;contributors&gt;&lt;authors&gt;&lt;author&gt;Guilmoto, Christophe Z %J PloS one&lt;/author&gt;&lt;/authors&gt;&lt;/contributors&gt;&lt;titles&gt;&lt;title&gt;An alternative estimation of the death toll of the Covid-19 pandemic in India&lt;/title&gt;&lt;/titles&gt;&lt;pages&gt;e0263187&lt;/pages&gt;&lt;volume&gt;17&lt;/volume&gt;&lt;number&gt;2&lt;/number&gt;&lt;dates&gt;&lt;year&gt;2022&lt;/year&gt;&lt;/dates&gt;&lt;isbn&gt;1932-6203&lt;/isbn&gt;&lt;urls&gt;&lt;/urls&gt;&lt;/record&gt;&lt;/Cite&gt;&lt;/EndNote&gt;</w:instrText>
      </w:r>
      <w:r w:rsidR="008D24E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4</w:t>
      </w:r>
      <w:r w:rsidR="008D24E3" w:rsidRPr="002A6B53">
        <w:rPr>
          <w:rFonts w:ascii="Times New Roman" w:eastAsia="Times New Roman" w:hAnsi="Times New Roman" w:cs="Times New Roman"/>
          <w:sz w:val="20"/>
          <w:szCs w:val="20"/>
        </w:rPr>
        <w:fldChar w:fldCharType="end"/>
      </w:r>
      <w:r w:rsidR="008D24E3"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Although cases and deaths have been reported from rural areas, the numbers in cities are </w:t>
      </w:r>
      <w:r w:rsidRPr="002A6B53">
        <w:rPr>
          <w:rFonts w:ascii="Times New Roman" w:eastAsia="Times New Roman" w:hAnsi="Times New Roman" w:cs="Times New Roman"/>
          <w:sz w:val="20"/>
          <w:szCs w:val="20"/>
        </w:rPr>
        <w:lastRenderedPageBreak/>
        <w:t>disproportionately greater. Better-off areas within cities appear to be more negatively affected than slum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Tiwari&lt;/Author&gt;&lt;Year&gt;2022&lt;/Year&gt;&lt;RecNum&gt;642&lt;/RecNum&gt;&lt;DisplayText&gt;&lt;style face="superscript"&gt;65&lt;/style&gt;&lt;/DisplayText&gt;&lt;record&gt;&lt;rec-number&gt;642&lt;/rec-number&gt;&lt;foreign-keys&gt;&lt;key app="EN" db-id="dt5xxzsfjtepsteafesp0sddve09zspzp952" timestamp="1652693486"&gt;642&lt;/key&gt;&lt;/foreign-keys&gt;&lt;ref-type name="Journal Article"&gt;17&lt;/ref-type&gt;&lt;contributors&gt;&lt;authors&gt;&lt;author&gt;Tiwari, Piyush&lt;/author&gt;&lt;author&gt;Tirumala, Raghu Dharmapuri&lt;/author&gt;&lt;author&gt;Shukla, Jyoti %J Environment&lt;/author&gt;&lt;author&gt;Planning B: Urban Analytics&lt;/author&gt;&lt;author&gt;City Science&lt;/author&gt;&lt;/authors&gt;&lt;/contributors&gt;&lt;titles&gt;&lt;title&gt;Household choices of sanitation infrastructure and impact on disease in India&lt;/title&gt;&lt;/titles&gt;&lt;pages&gt;23998083221088293&lt;/pages&gt;&lt;dates&gt;&lt;year&gt;2022&lt;/year&gt;&lt;/dates&gt;&lt;isbn&gt;2399-8083&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5</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lums, on the other hand, are more densely crowded, making it difficult for residents to maintain distance and making them negligent with masks. After all, half of India's population is malnourished and anaemic, with the majority of these people living in rural areas and slum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ekha&lt;/Author&gt;&lt;Year&gt;2022&lt;/Year&gt;&lt;RecNum&gt;643&lt;/RecNum&gt;&lt;DisplayText&gt;&lt;style face="superscript"&gt;66&lt;/style&gt;&lt;/DisplayText&gt;&lt;record&gt;&lt;rec-number&gt;643&lt;/rec-number&gt;&lt;foreign-keys&gt;&lt;key app="EN" db-id="dt5xxzsfjtepsteafesp0sddve09zspzp952" timestamp="1652693634"&gt;643&lt;/key&gt;&lt;/foreign-keys&gt;&lt;ref-type name="Journal Article"&gt;17&lt;/ref-type&gt;&lt;contributors&gt;&lt;authors&gt;&lt;author&gt;Rekha, V&lt;/author&gt;&lt;author&gt;Pal, Rama %J Regional Economic Development Research&lt;/author&gt;&lt;/authors&gt;&lt;/contributors&gt;&lt;titles&gt;&lt;title&gt;District-Level Analysis of Inequality in Malnutrition Among Children: Evidence from Maharashtra, India&lt;/title&gt;&lt;/titles&gt;&lt;pages&gt;14-36&lt;/pages&gt;&lt;dates&gt;&lt;year&gt;2022&lt;/year&gt;&lt;/dates&gt;&lt;isbn&gt;2717-6010&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6</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 comparison to more affluent persons living protected lives, rural and urban impoverished communities appear to have inherently higher immunity to the SARS COV-2 viru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shi&lt;/Author&gt;&lt;Year&gt;2022&lt;/Year&gt;&lt;RecNum&gt;644&lt;/RecNum&gt;&lt;DisplayText&gt;&lt;style face="superscript"&gt;67&lt;/style&gt;&lt;/DisplayText&gt;&lt;record&gt;&lt;rec-number&gt;644&lt;/rec-number&gt;&lt;foreign-keys&gt;&lt;key app="EN" db-id="dt5xxzsfjtepsteafesp0sddve09zspzp952" timestamp="1652693731"&gt;644&lt;/key&gt;&lt;/foreign-keys&gt;&lt;ref-type name="Journal Article"&gt;17&lt;/ref-type&gt;&lt;contributors&gt;&lt;authors&gt;&lt;author&gt;Joshi, Ravindra K&lt;/author&gt;&lt;author&gt;Pathak, Ravi&lt;/author&gt;&lt;author&gt;Rawal, Rishav&lt;/author&gt;&lt;author&gt;Thakur, Shinny&lt;/author&gt;&lt;author&gt;Negi, Vikram S&lt;/author&gt;&lt;author&gt;Bhatt, ID %J Environmental Challenges&lt;/author&gt;&lt;/authors&gt;&lt;/contributors&gt;&lt;titles&gt;&lt;title&gt;Challenges and opportunities under COVID-19 on rural populace in Kailash Sacred Landscape (KSL)-India&lt;/title&gt;&lt;/titles&gt;&lt;pages&gt;100497&lt;/pages&gt;&lt;volume&gt;7&lt;/volume&gt;&lt;dates&gt;&lt;year&gt;2022&lt;/year&gt;&lt;/dates&gt;&lt;isbn&gt;2667-0100&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7</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impoverished and rural people have a very different lifestyle from the middle and upper middle classes. They confined themselves to indoor pastimes and avoided physical labour. Rich people are likely to spend a lot of time in air-conditioned environments.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hen&lt;/Author&gt;&lt;Year&gt;2022&lt;/Year&gt;&lt;RecNum&gt;645&lt;/RecNum&gt;&lt;DisplayText&gt;&lt;style face="superscript"&gt;68&lt;/style&gt;&lt;/DisplayText&gt;&lt;record&gt;&lt;rec-number&gt;645&lt;/rec-number&gt;&lt;foreign-keys&gt;&lt;key app="EN" db-id="dt5xxzsfjtepsteafesp0sddve09zspzp952" timestamp="1652693831"&gt;645&lt;/key&gt;&lt;/foreign-keys&gt;&lt;ref-type name="Conference Proceedings"&gt;10&lt;/ref-type&gt;&lt;contributors&gt;&lt;authors&gt;&lt;author&gt;Chen, Xuanshuo&lt;/author&gt;&lt;/authors&gt;&lt;/contributors&gt;&lt;titles&gt;&lt;title&gt;The Effect of Closed Environment on Psychological Consciousness in Different Social Groups&lt;/title&gt;&lt;secondary-title&gt;2021 International Conference on Social Development and Media Communication (SDMC 2021)&lt;/secondary-title&gt;&lt;/titles&gt;&lt;pages&gt;10-13&lt;/pages&gt;&lt;dates&gt;&lt;year&gt;2022&lt;/year&gt;&lt;/dates&gt;&lt;publisher&gt;Atlantis Press&lt;/publisher&gt;&lt;isbn&gt;9462395128&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8</w:t>
      </w:r>
      <w:r w:rsidR="0027614B" w:rsidRPr="002A6B53">
        <w:rPr>
          <w:rFonts w:ascii="Times New Roman" w:eastAsia="Times New Roman" w:hAnsi="Times New Roman" w:cs="Times New Roman"/>
          <w:sz w:val="20"/>
          <w:szCs w:val="20"/>
        </w:rPr>
        <w:fldChar w:fldCharType="end"/>
      </w:r>
      <w:r w:rsidR="0027614B"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On the other hand, urban poor and rural folks are mostly engaged in physical labour and are out in the open. This is why, despite poor health indicators, the urban poor and rural populace have a strong immune system and can better withstand virus attacks.</w:t>
      </w:r>
      <w:r w:rsidR="0027614B" w:rsidRPr="002A6B53">
        <w:rPr>
          <w:rFonts w:ascii="Times New Roman" w:eastAsia="Times New Roman" w:hAnsi="Times New Roman" w:cs="Times New Roman"/>
          <w:sz w:val="20"/>
          <w:szCs w:val="20"/>
        </w:rPr>
        <w:t xml:space="preserve">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shi&lt;/Author&gt;&lt;Year&gt;2022&lt;/Year&gt;&lt;RecNum&gt;647&lt;/RecNum&gt;&lt;DisplayText&gt;&lt;style face="superscript"&gt;67&lt;/style&gt;&lt;/DisplayText&gt;&lt;record&gt;&lt;rec-number&gt;647&lt;/rec-number&gt;&lt;foreign-keys&gt;&lt;key app="EN" db-id="dt5xxzsfjtepsteafesp0sddve09zspzp952" timestamp="1652693872"&gt;647&lt;/key&gt;&lt;/foreign-keys&gt;&lt;ref-type name="Journal Article"&gt;17&lt;/ref-type&gt;&lt;contributors&gt;&lt;authors&gt;&lt;author&gt;Joshi, Ravindra K&lt;/author&gt;&lt;author&gt;Pathak, Ravi&lt;/author&gt;&lt;author&gt;Rawal, Rishav&lt;/author&gt;&lt;author&gt;Thakur, Shinny&lt;/author&gt;&lt;author&gt;Negi, Vikram S&lt;/author&gt;&lt;author&gt;Bhatt, ID %J Environmental Challenges&lt;/author&gt;&lt;/authors&gt;&lt;/contributors&gt;&lt;titles&gt;&lt;title&gt;Challenges and opportunities under COVID-19 on rural populace in Kailash Sacred Landscape (KSL)-India&lt;/title&gt;&lt;/titles&gt;&lt;pages&gt;100497&lt;/pages&gt;&lt;volume&gt;7&lt;/volume&gt;&lt;dates&gt;&lt;year&gt;2022&lt;/year&gt;&lt;/dates&gt;&lt;isbn&gt;2667-0100&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7</w:t>
      </w:r>
      <w:r w:rsidR="0027614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re are few reports of coronavirus illnesses or deaths in tribal regions,</w:t>
      </w:r>
      <w:r w:rsidR="0027614B" w:rsidRPr="002A6B53">
        <w:rPr>
          <w:rFonts w:ascii="Times New Roman" w:eastAsia="Times New Roman" w:hAnsi="Times New Roman" w:cs="Times New Roman"/>
          <w:sz w:val="20"/>
          <w:szCs w:val="20"/>
        </w:rPr>
        <w:t xml:space="preserve">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runkumar&lt;/Author&gt;&lt;Year&gt;2022&lt;/Year&gt;&lt;RecNum&gt;648&lt;/RecNum&gt;&lt;DisplayText&gt;&lt;style face="superscript"&gt;69&lt;/style&gt;&lt;/DisplayText&gt;&lt;record&gt;&lt;rec-number&gt;648&lt;/rec-number&gt;&lt;foreign-keys&gt;&lt;key app="EN" db-id="dt5xxzsfjtepsteafesp0sddve09zspzp952" timestamp="1652693947"&gt;648&lt;/key&gt;&lt;/foreign-keys&gt;&lt;ref-type name="Conference Proceedings"&gt;10&lt;/ref-type&gt;&lt;contributors&gt;&lt;authors&gt;&lt;author&gt;Arunkumar, A&lt;/author&gt;&lt;author&gt;Nadha, MA&lt;/author&gt;&lt;/authors&gt;&lt;/contributors&gt;&lt;titles&gt;&lt;title&gt;Prediction of Malnutrition Among Pregnant Women and Infants in Tribal Areas of Tamil Nadu Using Classification Algorithms&lt;/title&gt;&lt;secondary-title&gt;Hybrid Intelligent Systems: 21st International Conference on Hybrid Intelligent Systems (HIS 2021), December 14-16, 2021&lt;/secondary-title&gt;&lt;/titles&gt;&lt;pages&gt;88&lt;/pages&gt;&lt;volume&gt;420&lt;/volume&gt;&lt;dates&gt;&lt;year&gt;2022&lt;/year&gt;&lt;/dates&gt;&lt;publisher&gt;Springer Nature&lt;/publisher&gt;&lt;isbn&gt;3030963055&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9</w:t>
      </w:r>
      <w:r w:rsidR="0027614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ere people are </w:t>
      </w:r>
      <w:r w:rsidR="00A857A1" w:rsidRPr="002A6B53">
        <w:rPr>
          <w:rFonts w:ascii="Times New Roman" w:eastAsia="Times New Roman" w:hAnsi="Times New Roman" w:cs="Times New Roman"/>
          <w:sz w:val="20"/>
          <w:szCs w:val="20"/>
        </w:rPr>
        <w:t xml:space="preserve">attached to </w:t>
      </w:r>
      <w:r w:rsidRPr="002A6B53">
        <w:rPr>
          <w:rFonts w:ascii="Times New Roman" w:eastAsia="Times New Roman" w:hAnsi="Times New Roman" w:cs="Times New Roman"/>
          <w:sz w:val="20"/>
          <w:szCs w:val="20"/>
        </w:rPr>
        <w:t xml:space="preserve">nature and breathe fresh air. </w:t>
      </w:r>
    </w:p>
    <w:p w14:paraId="00000046" w14:textId="191E3AD3"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ribals, on the other hand, are noted for dealing better with natural disasters due to their intrinsic instincts. An overactive immune system is associated with stress-related disorders and may potentially play a role in their aetiology, according to human and animal research.</w:t>
      </w:r>
      <w:r w:rsidR="00C01198"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hy urban individual without pets had a higher number of peripheral blood mononuclear cells (PBMCs) and plasma interleukin-6 (IL-6) following acute psychosocial stress generated by the Trier Social Stress Test (TSST) than a rural area person with farm animal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errett&lt;/Author&gt;&lt;Year&gt;2022&lt;/Year&gt;&lt;RecNum&gt;651&lt;/RecNum&gt;&lt;DisplayText&gt;&lt;style face="superscript"&gt;70&lt;/style&gt;&lt;/DisplayText&gt;&lt;record&gt;&lt;rec-number&gt;651&lt;/rec-number&gt;&lt;foreign-keys&gt;&lt;key app="EN" db-id="dt5xxzsfjtepsteafesp0sddve09zspzp952" timestamp="1652694158"&gt;651&lt;/key&gt;&lt;/foreign-keys&gt;&lt;ref-type name="Book Section"&gt;5&lt;/ref-type&gt;&lt;contributors&gt;&lt;authors&gt;&lt;author&gt;Sterrett, John D&lt;/author&gt;&lt;author&gt;Andersen, Nathan D&lt;/author&gt;&lt;author&gt;Lowry, Christopher A&lt;/author&gt;&lt;/authors&gt;&lt;/contributors&gt;&lt;titles&gt;&lt;title&gt;The Influence of the Microbiota on Brain Structure and Function: Implications for Stress-Related Neuropsychiatric Disorders&lt;/title&gt;&lt;secondary-title&gt;Evolution, Biodiversity and a Reassessment of the Hygiene Hypothesis&lt;/secondary-title&gt;&lt;/titles&gt;&lt;pages&gt;267-337&lt;/pages&gt;&lt;dates&gt;&lt;year&gt;2022&lt;/year&gt;&lt;/dates&gt;&lt;publisher&gt;Springer&lt;/publisher&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0</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People with lower socioeconomic position and minority populations are more likely to live in cities and are less likely to have health insurance. As a result, these individuals experience barriers to care, receive lower-quality care, and do not make adequate use of emergency systems. On the other side, the huge number of people without health insurance or citizenship places a greater strain on the existing system. Reduced exposure to microorganisms with which mammals coevolved is thought to play a role in increased inflammation in urban area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ook&lt;/Author&gt;&lt;Year&gt;2022&lt;/Year&gt;&lt;RecNum&gt;652&lt;/RecNum&gt;&lt;DisplayText&gt;&lt;style face="superscript"&gt;71&lt;/style&gt;&lt;/DisplayText&gt;&lt;record&gt;&lt;rec-number&gt;652&lt;/rec-number&gt;&lt;foreign-keys&gt;&lt;key app="EN" db-id="dt5xxzsfjtepsteafesp0sddve09zspzp952" timestamp="1652694207"&gt;652&lt;/key&gt;&lt;/foreign-keys&gt;&lt;ref-type name="Book Section"&gt;5&lt;/ref-type&gt;&lt;contributors&gt;&lt;authors&gt;&lt;author&gt;Rook, Graham AW&lt;/author&gt;&lt;/authors&gt;&lt;/contributors&gt;&lt;titles&gt;&lt;title&gt;Human evolution, microorganisms, socioeconomic status and reconciling necessary microbial exposures with essential hygiene&lt;/title&gt;&lt;secondary-title&gt;Evolution, biodiversity and a reassessment of the hygiene hypothesis&lt;/secondary-title&gt;&lt;/titles&gt;&lt;pages&gt;27-66&lt;/pages&gt;&lt;dates&gt;&lt;year&gt;2022&lt;/year&gt;&lt;/dates&gt;&lt;publisher&gt;Springer&lt;/publisher&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1</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mmune modulation was facilitated throughout human evolution by linkages between the ancient microbiota and the innate immune system.</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ook&lt;/Author&gt;&lt;Year&gt;2022&lt;/Year&gt;&lt;RecNum&gt;653&lt;/RecNum&gt;&lt;DisplayText&gt;&lt;style face="superscript"&gt;72&lt;/style&gt;&lt;/DisplayText&gt;&lt;record&gt;&lt;rec-number&gt;653&lt;/rec-number&gt;&lt;foreign-keys&gt;&lt;key app="EN" db-id="dt5xxzsfjtepsteafesp0sddve09zspzp952" timestamp="1652694274"&gt;653&lt;/key&gt;&lt;/foreign-keys&gt;&lt;ref-type name="Journal Article"&gt;17&lt;/ref-type&gt;&lt;contributors&gt;&lt;authors&gt;&lt;author&gt;Rook, Graham AW %J Msystems&lt;/author&gt;&lt;/authors&gt;&lt;/contributors&gt;&lt;titles&gt;&lt;title&gt;Evolution, the Immune System, and the Health Consequences of Socioeconomic Inequality&lt;/title&gt;&lt;/titles&gt;&lt;pages&gt;e01438-21&lt;/pages&gt;&lt;volume&gt;7&lt;/volume&gt;&lt;number&gt;2&lt;/number&gt;&lt;dates&gt;&lt;year&gt;2022&lt;/year&gt;&lt;/dates&gt;&lt;isbn&gt;2379-507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2</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us, regular contact with animals appears to be the most important element contributing to the decline in contact with elderly people in both urban and rural locations. Childhood asthma and other inflammatory illnesses can be reduced by interacting with pets and farm animal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ernandez‐Pacheco&lt;/Author&gt;&lt;Year&gt;2022&lt;/Year&gt;&lt;RecNum&gt;654&lt;/RecNum&gt;&lt;DisplayText&gt;&lt;style face="superscript"&gt;73&lt;/style&gt;&lt;/DisplayText&gt;&lt;record&gt;&lt;rec-number&gt;654&lt;/rec-number&gt;&lt;foreign-keys&gt;&lt;key app="EN" db-id="dt5xxzsfjtepsteafesp0sddve09zspzp952" timestamp="1652694305"&gt;654&lt;/key&gt;&lt;/foreign-keys&gt;&lt;ref-type name="Journal Article"&gt;17&lt;/ref-type&gt;&lt;contributors&gt;&lt;authors&gt;&lt;author&gt;Hernandez‐Pacheco, Natalia&lt;/author&gt;&lt;author&gt;Kere, Maura&lt;/author&gt;&lt;author&gt;Melén, Erik %J Pediatric Allergy&lt;/author&gt;&lt;author&gt;Immunology&lt;/author&gt;&lt;/authors&gt;&lt;/contributors&gt;&lt;titles&gt;&lt;title&gt;Gene‐environment interactions in childhood asthma revisited; expanding the interaction concept&lt;/title&gt;&lt;/titles&gt;&lt;pages&gt;e13780&lt;/pages&gt;&lt;volume&gt;33&lt;/volume&gt;&lt;number&gt;5&lt;/number&gt;&lt;dates&gt;&lt;year&gt;2022&lt;/year&gt;&lt;/dates&gt;&lt;isbn&gt;0905-615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3</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Rural environments are rich in biodiversity and beneficial bacteria, providing immune-protective habitat.</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ahtela&lt;/Author&gt;&lt;Year&gt;2022&lt;/Year&gt;&lt;RecNum&gt;656&lt;/RecNum&gt;&lt;DisplayText&gt;&lt;style face="superscript"&gt;74&lt;/style&gt;&lt;/DisplayText&gt;&lt;record&gt;&lt;rec-number&gt;656&lt;/rec-number&gt;&lt;foreign-keys&gt;&lt;key app="EN" db-id="dt5xxzsfjtepsteafesp0sddve09zspzp952" timestamp="1652694360"&gt;656&lt;/key&gt;&lt;/foreign-keys&gt;&lt;ref-type name="Journal Article"&gt;17&lt;/ref-type&gt;&lt;contributors&gt;&lt;authors&gt;&lt;author&gt;Haahtela, Tari %J Pediatric Allergy&lt;/author&gt;&lt;author&gt;Immunology&lt;/author&gt;&lt;/authors&gt;&lt;/contributors&gt;&lt;titles&gt;&lt;title&gt;Biodiversity for resilience—What is needed for allergic children&lt;/title&gt;&lt;/titles&gt;&lt;pages&gt;e13779&lt;/pages&gt;&lt;volume&gt;33&lt;/volume&gt;&lt;number&gt;5&lt;/number&gt;&lt;dates&gt;&lt;year&gt;2022&lt;/year&gt;&lt;/dates&gt;&lt;isbn&gt;0905-615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4</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Due to changing microbial exposures, urban settings have little biodiversity and are not immune protective.</w:t>
      </w:r>
      <w:r w:rsidR="00D710A6"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 </w:t>
      </w:r>
      <w:r w:rsidR="007B2DA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arselle&lt;/Author&gt;&lt;Year&gt;2021&lt;/Year&gt;&lt;RecNum&gt;658&lt;/RecNum&gt;&lt;DisplayText&gt;&lt;style face="superscript"&gt;75&lt;/style&gt;&lt;/DisplayText&gt;&lt;record&gt;&lt;rec-number&gt;658&lt;/rec-number&gt;&lt;foreign-keys&gt;&lt;key app="EN" db-id="dt5xxzsfjtepsteafesp0sddve09zspzp952" timestamp="1652694517"&gt;658&lt;/key&gt;&lt;/foreign-keys&gt;&lt;ref-type name="Journal Article"&gt;17&lt;/ref-type&gt;&lt;contributors&gt;&lt;authors&gt;&lt;author&gt;Marselle, Melissa R.&lt;/author&gt;&lt;author&gt;Lindley, Sarah J.&lt;/author&gt;&lt;author&gt;Cook, Penny A.&lt;/author&gt;&lt;author&gt;Bonn, Aletta&lt;/author&gt;&lt;/authors&gt;&lt;/contributors&gt;&lt;titles&gt;&lt;title&gt;Biodiversity and Health in the Urban Environment&lt;/title&gt;&lt;secondary-title&gt;Current environmental health reports&lt;/secondary-title&gt;&lt;alt-title&gt;Curr Environ Health Rep&lt;/alt-title&gt;&lt;/titles&gt;&lt;periodical&gt;&lt;full-title&gt;Current environmental health reports&lt;/full-title&gt;&lt;abbr-1&gt;Curr Environ Health Rep&lt;/abbr-1&gt;&lt;/periodical&gt;&lt;alt-periodical&gt;&lt;full-title&gt;Current environmental health reports&lt;/full-title&gt;&lt;abbr-1&gt;Curr Environ Health Rep&lt;/abbr-1&gt;&lt;/alt-periodical&gt;&lt;pages&gt;146-156&lt;/pages&gt;&lt;volume&gt;8&lt;/volume&gt;&lt;number&gt;2&lt;/number&gt;&lt;edition&gt;2021/05/12&lt;/edition&gt;&lt;keywords&gt;&lt;keyword&gt;*Anxiety&lt;/keyword&gt;&lt;keyword&gt;*Biodiversity&lt;/keyword&gt;&lt;keyword&gt;*Disease&lt;/keyword&gt;&lt;keyword&gt;*Nature-based solutions&lt;/keyword&gt;&lt;keyword&gt;*Public health&lt;/keyword&gt;&lt;keyword&gt;*Species richness&lt;/keyword&gt;&lt;keyword&gt;Biodiversity&lt;/keyword&gt;&lt;keyword&gt;Cities&lt;/keyword&gt;&lt;keyword&gt;*Ecosystem&lt;/keyword&gt;&lt;keyword&gt;Humans&lt;/keyword&gt;&lt;keyword&gt;Public Health&lt;/keyword&gt;&lt;keyword&gt;*Quality of Life&lt;/keyword&gt;&lt;/keywords&gt;&lt;dates&gt;&lt;year&gt;2021&lt;/year&gt;&lt;/dates&gt;&lt;publisher&gt;Springer International Publishing&lt;/publisher&gt;&lt;isbn&gt;2196-5412&lt;/isbn&gt;&lt;accession-num&gt;33982150&lt;/accession-num&gt;&lt;urls&gt;&lt;related-urls&gt;&lt;url&gt;https://pubmed.ncbi.nlm.nih.gov/33982150&lt;/url&gt;&lt;url&gt;https://www.ncbi.nlm.nih.gov/pmc/articles/PMC8115992/&lt;/url&gt;&lt;/related-urls&gt;&lt;/urls&gt;&lt;electronic-resource-num&gt;10.1007/s40572-021-00313-9&lt;/electronic-resource-num&gt;&lt;remote-database-name&gt;PubMed&lt;/remote-database-name&gt;&lt;language&gt;eng&lt;/language&gt;&lt;/record&gt;&lt;/Cite&gt;&lt;/EndNote&gt;</w:instrText>
      </w:r>
      <w:r w:rsidR="007B2DA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5</w:t>
      </w:r>
      <w:r w:rsidR="007B2DA5" w:rsidRPr="002A6B53">
        <w:rPr>
          <w:rFonts w:ascii="Times New Roman" w:eastAsia="Times New Roman" w:hAnsi="Times New Roman" w:cs="Times New Roman"/>
          <w:sz w:val="20"/>
          <w:szCs w:val="20"/>
        </w:rPr>
        <w:fldChar w:fldCharType="end"/>
      </w:r>
      <w:r w:rsidR="007B2DA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Malnutrition is a serious problem in our country, and we account for one-third of the global burden of malnutrition. A healthy diet plan that includes natural, fresh, unprocessed foods can boost our immunity and prevent malnutrition.  To do this, we must all promote a healthy diet that excludes harmful, high-fat, trans-fat foods. A healthy, energy-balanced diet, as well as living close to nature and relying on traditional healing methods, can help to prevent more COVID-like diseases, teaching us to live more in harmony with nature.</w:t>
      </w:r>
    </w:p>
    <w:p w14:paraId="37C37A3C"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4BED8D87" w14:textId="77777777" w:rsidR="0097200B" w:rsidRDefault="00BC570E" w:rsidP="006A1AE2">
      <w:pPr>
        <w:spacing w:after="0" w:line="240" w:lineRule="auto"/>
        <w:jc w:val="center"/>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CONCLUSION</w:t>
      </w:r>
    </w:p>
    <w:p w14:paraId="00000047" w14:textId="61351182" w:rsidR="00512F4C" w:rsidRPr="002A6B53" w:rsidRDefault="00BC570E" w:rsidP="005D4CAC">
      <w:pPr>
        <w:spacing w:after="0" w:line="240" w:lineRule="auto"/>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 </w:t>
      </w:r>
    </w:p>
    <w:p w14:paraId="00000048" w14:textId="735B640F"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Nutrition is an important part of the immune response, and proper nutrition is required to keep the immune system functioning. Immunity enhancement is crucial. Immunity can be impaired in the elderly, particularly if they are fragile, fat, malnourished, or have insufficient mineral and vitamin intake. Malnutrition-induced immune dysfunction increases infection susceptibility and permits infections to become more severe, even fatal. By enabling dysregulated inflammation and oxidative damage, inadequate nutrition contributes to frailty and poor infection outcomes. The deleterious impact of poor nutrition on the immune system, particularly its inflammatory component, could be one of the explanations for the increased risk of more severe SARS-CoV-2 infection symptoms seen in the elderly and obese. There is a necessity of good nutrition in establishing a diverse gut microbiota, in order to improve the immune system. It is also worth noting that age and weight affect the gut microbiome. The importance of good nutrition in stimulating immune responses also applies to ensuring that vaccinations are effective. As a result, in order to appropriately support the immune response, attention should be directed on correcting the current dietary deficiencies in the population such as malnutrition and micronutrient insufficiency.</w:t>
      </w:r>
      <w:r w:rsidR="000B089C" w:rsidRPr="002A6B53">
        <w:rPr>
          <w:rFonts w:ascii="Times New Roman" w:eastAsia="Times New Roman" w:hAnsi="Times New Roman" w:cs="Times New Roman"/>
          <w:sz w:val="20"/>
          <w:szCs w:val="20"/>
        </w:rPr>
        <w:t xml:space="preserve"> </w:t>
      </w:r>
    </w:p>
    <w:p w14:paraId="141A827F"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556CCC7" w14:textId="77777777" w:rsidR="0097200B" w:rsidRDefault="00BC570E" w:rsidP="005D4CAC">
      <w:pPr>
        <w:shd w:val="clear" w:color="auto" w:fill="FCFCFC"/>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Conflict of Interest</w:t>
      </w:r>
    </w:p>
    <w:p w14:paraId="62B87909" w14:textId="580CFD1B" w:rsidR="00AF2AA7" w:rsidRPr="002A6B53" w:rsidRDefault="00015948" w:rsidP="005D4CAC">
      <w:pPr>
        <w:shd w:val="clear" w:color="auto" w:fill="FCFCFC"/>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 xml:space="preserve"> </w:t>
      </w:r>
    </w:p>
    <w:p w14:paraId="00000049" w14:textId="0AA7CEE2" w:rsidR="00512F4C" w:rsidRPr="002A6B53" w:rsidRDefault="00BC570E" w:rsidP="005D4CAC">
      <w:pPr>
        <w:shd w:val="clear" w:color="auto" w:fill="FCFCFC"/>
        <w:spacing w:after="0" w:line="240" w:lineRule="auto"/>
        <w:jc w:val="both"/>
        <w:rPr>
          <w:rFonts w:ascii="Times New Roman" w:eastAsia="Times New Roman" w:hAnsi="Times New Roman" w:cs="Times New Roman"/>
          <w:color w:val="333333"/>
          <w:sz w:val="20"/>
          <w:szCs w:val="20"/>
        </w:rPr>
      </w:pPr>
      <w:r w:rsidRPr="002A6B53">
        <w:rPr>
          <w:rFonts w:ascii="Times New Roman" w:eastAsia="Times New Roman" w:hAnsi="Times New Roman" w:cs="Times New Roman"/>
          <w:color w:val="333333"/>
          <w:sz w:val="20"/>
          <w:szCs w:val="20"/>
        </w:rPr>
        <w:t>The authors have no competing interests to declare that are relevant to the content of this article.</w:t>
      </w:r>
    </w:p>
    <w:p w14:paraId="7B62C5FE" w14:textId="77777777" w:rsidR="0097200B" w:rsidRDefault="0097200B" w:rsidP="005D4CAC">
      <w:pPr>
        <w:spacing w:after="0" w:line="240" w:lineRule="auto"/>
        <w:jc w:val="both"/>
        <w:rPr>
          <w:rFonts w:ascii="Times New Roman" w:eastAsia="Times New Roman" w:hAnsi="Times New Roman" w:cs="Times New Roman"/>
          <w:b/>
          <w:sz w:val="20"/>
          <w:szCs w:val="20"/>
        </w:rPr>
      </w:pPr>
    </w:p>
    <w:p w14:paraId="0698849B" w14:textId="0AAF1FC7" w:rsidR="00AF2AA7"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 xml:space="preserve">Funding </w:t>
      </w:r>
    </w:p>
    <w:p w14:paraId="448703F1" w14:textId="77777777" w:rsidR="0097200B" w:rsidRPr="002A6B53" w:rsidRDefault="0097200B" w:rsidP="005D4CAC">
      <w:pPr>
        <w:spacing w:after="0" w:line="240" w:lineRule="auto"/>
        <w:jc w:val="both"/>
        <w:rPr>
          <w:rFonts w:ascii="Times New Roman" w:eastAsia="Times New Roman" w:hAnsi="Times New Roman" w:cs="Times New Roman"/>
          <w:b/>
          <w:sz w:val="20"/>
          <w:szCs w:val="20"/>
        </w:rPr>
      </w:pPr>
    </w:p>
    <w:p w14:paraId="2F3EF91E" w14:textId="1752A407" w:rsidR="004C22B6" w:rsidRDefault="00BC570E" w:rsidP="005D4CAC">
      <w:pPr>
        <w:spacing w:after="0" w:line="240" w:lineRule="auto"/>
        <w:jc w:val="both"/>
        <w:rPr>
          <w:rFonts w:ascii="Times New Roman" w:eastAsia="Times New Roman" w:hAnsi="Times New Roman" w:cs="Times New Roman"/>
          <w:color w:val="333333"/>
          <w:sz w:val="20"/>
          <w:szCs w:val="20"/>
        </w:rPr>
      </w:pPr>
      <w:r w:rsidRPr="002A6B53">
        <w:rPr>
          <w:rFonts w:ascii="Times New Roman" w:eastAsia="Times New Roman" w:hAnsi="Times New Roman" w:cs="Times New Roman"/>
          <w:color w:val="333333"/>
          <w:sz w:val="20"/>
          <w:szCs w:val="20"/>
        </w:rPr>
        <w:t>The authors did not receive support from any organization for the submitted work.</w:t>
      </w:r>
    </w:p>
    <w:p w14:paraId="586B52AB" w14:textId="77777777" w:rsidR="0097200B" w:rsidRPr="002A6B53" w:rsidRDefault="0097200B" w:rsidP="005D4CAC">
      <w:pPr>
        <w:spacing w:after="0" w:line="240" w:lineRule="auto"/>
        <w:jc w:val="both"/>
        <w:rPr>
          <w:rFonts w:ascii="Times New Roman" w:eastAsia="Times New Roman" w:hAnsi="Times New Roman" w:cs="Times New Roman"/>
          <w:color w:val="333333"/>
          <w:sz w:val="20"/>
          <w:szCs w:val="20"/>
        </w:rPr>
      </w:pPr>
    </w:p>
    <w:p w14:paraId="0F716F81" w14:textId="284F57D1" w:rsidR="00AF2AA7"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Acknowledgement</w:t>
      </w:r>
      <w:r w:rsidR="00B120A8" w:rsidRPr="002A6B53">
        <w:rPr>
          <w:rFonts w:ascii="Times New Roman" w:eastAsia="Times New Roman" w:hAnsi="Times New Roman" w:cs="Times New Roman"/>
          <w:b/>
          <w:sz w:val="20"/>
          <w:szCs w:val="20"/>
        </w:rPr>
        <w:t xml:space="preserve"> </w:t>
      </w:r>
    </w:p>
    <w:p w14:paraId="06E8C3C5" w14:textId="77777777" w:rsidR="0097200B" w:rsidRPr="002A6B53" w:rsidRDefault="0097200B" w:rsidP="005D4CAC">
      <w:pPr>
        <w:spacing w:after="0" w:line="240" w:lineRule="auto"/>
        <w:jc w:val="both"/>
        <w:rPr>
          <w:rFonts w:ascii="Times New Roman" w:eastAsia="Times New Roman" w:hAnsi="Times New Roman" w:cs="Times New Roman"/>
          <w:b/>
          <w:sz w:val="20"/>
          <w:szCs w:val="20"/>
        </w:rPr>
      </w:pPr>
    </w:p>
    <w:p w14:paraId="0000004D" w14:textId="42118B34" w:rsidR="00512F4C" w:rsidRDefault="00BC570E" w:rsidP="005D4CAC">
      <w:pPr>
        <w:spacing w:after="0" w:line="240" w:lineRule="auto"/>
        <w:jc w:val="both"/>
        <w:rPr>
          <w:rFonts w:ascii="Times New Roman" w:eastAsia="Times New Roman" w:hAnsi="Times New Roman" w:cs="Times New Roman"/>
          <w:color w:val="202124"/>
          <w:sz w:val="20"/>
          <w:szCs w:val="20"/>
        </w:rPr>
      </w:pPr>
      <w:r w:rsidRPr="002A6B53">
        <w:rPr>
          <w:rFonts w:ascii="Times New Roman" w:eastAsia="Times New Roman" w:hAnsi="Times New Roman" w:cs="Times New Roman"/>
          <w:color w:val="202124"/>
          <w:sz w:val="20"/>
          <w:szCs w:val="20"/>
          <w:highlight w:val="white"/>
        </w:rPr>
        <w:t>We are grateful to all of those with whom we have had the pleasure to work during this and other related projects.</w:t>
      </w:r>
    </w:p>
    <w:p w14:paraId="36162395" w14:textId="77777777" w:rsidR="00A17DB4" w:rsidRPr="002A6B53" w:rsidRDefault="00A17DB4" w:rsidP="005D4CAC">
      <w:pPr>
        <w:spacing w:after="0" w:line="240" w:lineRule="auto"/>
        <w:jc w:val="both"/>
        <w:rPr>
          <w:rFonts w:ascii="Times New Roman" w:eastAsia="Times New Roman" w:hAnsi="Times New Roman" w:cs="Times New Roman"/>
          <w:color w:val="333333"/>
          <w:sz w:val="20"/>
          <w:szCs w:val="20"/>
        </w:rPr>
      </w:pPr>
    </w:p>
    <w:p w14:paraId="0000004E" w14:textId="0A5FCEDE" w:rsidR="00512F4C"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Data availability statement</w:t>
      </w:r>
    </w:p>
    <w:p w14:paraId="188FD5EB" w14:textId="77777777" w:rsidR="00A17DB4" w:rsidRPr="002A6B53" w:rsidRDefault="00A17DB4" w:rsidP="005D4CAC">
      <w:pPr>
        <w:spacing w:after="0" w:line="240" w:lineRule="auto"/>
        <w:jc w:val="both"/>
        <w:rPr>
          <w:rFonts w:ascii="Times New Roman" w:eastAsia="Times New Roman" w:hAnsi="Times New Roman" w:cs="Times New Roman"/>
          <w:b/>
          <w:sz w:val="20"/>
          <w:szCs w:val="20"/>
        </w:rPr>
      </w:pPr>
    </w:p>
    <w:p w14:paraId="0000004F" w14:textId="610E65D8" w:rsidR="00512F4C" w:rsidRDefault="00BC570E" w:rsidP="005D4CAC">
      <w:pPr>
        <w:spacing w:after="0" w:line="240" w:lineRule="auto"/>
        <w:jc w:val="both"/>
        <w:rPr>
          <w:rFonts w:ascii="Times New Roman" w:eastAsia="Times New Roman" w:hAnsi="Times New Roman" w:cs="Times New Roman"/>
          <w:color w:val="333333"/>
          <w:sz w:val="20"/>
          <w:szCs w:val="20"/>
          <w:shd w:val="clear" w:color="auto" w:fill="FCFCFC"/>
        </w:rPr>
      </w:pPr>
      <w:r w:rsidRPr="002A6B53">
        <w:rPr>
          <w:rFonts w:ascii="Times New Roman" w:eastAsia="Times New Roman" w:hAnsi="Times New Roman" w:cs="Times New Roman"/>
          <w:color w:val="333333"/>
          <w:sz w:val="20"/>
          <w:szCs w:val="20"/>
          <w:shd w:val="clear" w:color="auto" w:fill="FCFCFC"/>
        </w:rPr>
        <w:t>Data sharing not applicable to this article as no datasets were generated or analysed during the current study</w:t>
      </w:r>
    </w:p>
    <w:p w14:paraId="006608A2" w14:textId="77777777" w:rsidR="00A17DB4" w:rsidRPr="002A6B53" w:rsidRDefault="00A17DB4" w:rsidP="005D4CAC">
      <w:pPr>
        <w:spacing w:after="0" w:line="240" w:lineRule="auto"/>
        <w:jc w:val="both"/>
        <w:rPr>
          <w:rFonts w:ascii="Times New Roman" w:eastAsia="Times New Roman" w:hAnsi="Times New Roman" w:cs="Times New Roman"/>
          <w:color w:val="333333"/>
          <w:sz w:val="20"/>
          <w:szCs w:val="20"/>
          <w:shd w:val="clear" w:color="auto" w:fill="FCFCFC"/>
        </w:rPr>
      </w:pPr>
    </w:p>
    <w:p w14:paraId="428B1F27" w14:textId="60E487FB" w:rsidR="00714851" w:rsidRPr="00A17DB4" w:rsidRDefault="00BC570E">
      <w:pPr>
        <w:jc w:val="both"/>
        <w:rPr>
          <w:rFonts w:ascii="Times New Roman" w:eastAsia="Times New Roman" w:hAnsi="Times New Roman" w:cs="Times New Roman"/>
          <w:b/>
          <w:sz w:val="20"/>
          <w:szCs w:val="20"/>
        </w:rPr>
      </w:pPr>
      <w:r w:rsidRPr="00A17DB4">
        <w:rPr>
          <w:rFonts w:ascii="Times New Roman" w:eastAsia="Times New Roman" w:hAnsi="Times New Roman" w:cs="Times New Roman"/>
          <w:b/>
          <w:color w:val="333333"/>
          <w:sz w:val="20"/>
          <w:szCs w:val="20"/>
          <w:shd w:val="clear" w:color="auto" w:fill="FCFCFC"/>
        </w:rPr>
        <w:t>References</w:t>
      </w:r>
    </w:p>
    <w:p w14:paraId="713C495A" w14:textId="77777777" w:rsidR="00E9793D" w:rsidRPr="002A6B53" w:rsidRDefault="00714851" w:rsidP="00E9793D">
      <w:pPr>
        <w:pStyle w:val="EndNoteBibliography"/>
        <w:spacing w:after="0"/>
        <w:ind w:left="720" w:hanging="720"/>
        <w:rPr>
          <w:rFonts w:ascii="Times New Roman" w:hAnsi="Times New Roman" w:cs="Times New Roman"/>
          <w:sz w:val="16"/>
          <w:szCs w:val="16"/>
        </w:rPr>
      </w:pPr>
      <w:r w:rsidRPr="002A6B53">
        <w:rPr>
          <w:rFonts w:ascii="Times New Roman" w:eastAsia="Times New Roman" w:hAnsi="Times New Roman" w:cs="Times New Roman"/>
          <w:sz w:val="16"/>
          <w:szCs w:val="16"/>
        </w:rPr>
        <w:fldChar w:fldCharType="begin"/>
      </w:r>
      <w:r w:rsidRPr="002A6B53">
        <w:rPr>
          <w:rFonts w:ascii="Times New Roman" w:eastAsia="Times New Roman" w:hAnsi="Times New Roman" w:cs="Times New Roman"/>
          <w:sz w:val="16"/>
          <w:szCs w:val="16"/>
        </w:rPr>
        <w:instrText xml:space="preserve"> ADDIN EN.REFLIST </w:instrText>
      </w:r>
      <w:r w:rsidRPr="002A6B53">
        <w:rPr>
          <w:rFonts w:ascii="Times New Roman" w:eastAsia="Times New Roman" w:hAnsi="Times New Roman" w:cs="Times New Roman"/>
          <w:sz w:val="16"/>
          <w:szCs w:val="16"/>
        </w:rPr>
        <w:fldChar w:fldCharType="separate"/>
      </w:r>
      <w:r w:rsidR="00E9793D" w:rsidRPr="002A6B53">
        <w:rPr>
          <w:rFonts w:ascii="Times New Roman" w:hAnsi="Times New Roman" w:cs="Times New Roman"/>
          <w:b/>
          <w:sz w:val="16"/>
          <w:szCs w:val="16"/>
        </w:rPr>
        <w:t>1.</w:t>
      </w:r>
      <w:r w:rsidR="00E9793D" w:rsidRPr="002A6B53">
        <w:rPr>
          <w:rFonts w:ascii="Times New Roman" w:hAnsi="Times New Roman" w:cs="Times New Roman"/>
          <w:sz w:val="16"/>
          <w:szCs w:val="16"/>
        </w:rPr>
        <w:tab/>
        <w:t>Saxena SJIJLS. Role of Proteins and Water Soluble Vitamins as Immunity Booster during COVID-19 Pandemic-Review. 2021;7:25S-29S.</w:t>
      </w:r>
    </w:p>
    <w:p w14:paraId="67684F9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w:t>
      </w:r>
      <w:r w:rsidRPr="002A6B53">
        <w:rPr>
          <w:rFonts w:ascii="Times New Roman" w:hAnsi="Times New Roman" w:cs="Times New Roman"/>
          <w:sz w:val="16"/>
          <w:szCs w:val="16"/>
        </w:rPr>
        <w:tab/>
        <w:t>Szcześniak D, Gładka A, Misiak B, Cyran A, Rymaszewska JJPiN-P, Psychiatry B. The SARS-CoV-2 and mental health: From biological mechanisms to social consequences. 2021;104:110046.</w:t>
      </w:r>
    </w:p>
    <w:p w14:paraId="7DD3789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w:t>
      </w:r>
      <w:r w:rsidRPr="002A6B53">
        <w:rPr>
          <w:rFonts w:ascii="Times New Roman" w:hAnsi="Times New Roman" w:cs="Times New Roman"/>
          <w:sz w:val="16"/>
          <w:szCs w:val="16"/>
        </w:rPr>
        <w:tab/>
        <w:t>Yao L, Lu L, Ma WJH. Immunopathological changes, complications, sequelae and immunological memory in COVID-19 patients. 2022;8:e09302.</w:t>
      </w:r>
    </w:p>
    <w:p w14:paraId="2D6AAB9B"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w:t>
      </w:r>
      <w:r w:rsidRPr="002A6B53">
        <w:rPr>
          <w:rFonts w:ascii="Times New Roman" w:hAnsi="Times New Roman" w:cs="Times New Roman"/>
          <w:sz w:val="16"/>
          <w:szCs w:val="16"/>
        </w:rPr>
        <w:tab/>
        <w:t>Chen Z, Wang B, Mao S, Ye QJIjobs. Assessment of global asymptomatic SARS-CoV-2 infection and management practices from China. 2021;17:1119.</w:t>
      </w:r>
    </w:p>
    <w:p w14:paraId="4F8411B8"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w:t>
      </w:r>
      <w:r w:rsidRPr="002A6B53">
        <w:rPr>
          <w:rFonts w:ascii="Times New Roman" w:hAnsi="Times New Roman" w:cs="Times New Roman"/>
          <w:sz w:val="16"/>
          <w:szCs w:val="16"/>
        </w:rPr>
        <w:tab/>
        <w:t>Johnson S. The Importance of Nutrition and Preventing Malnutrition in Older Adults: A Literature Review and Informational Booklet. 2021.</w:t>
      </w:r>
    </w:p>
    <w:p w14:paraId="795611D6"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w:t>
      </w:r>
      <w:r w:rsidRPr="002A6B53">
        <w:rPr>
          <w:rFonts w:ascii="Times New Roman" w:hAnsi="Times New Roman" w:cs="Times New Roman"/>
          <w:sz w:val="16"/>
          <w:szCs w:val="16"/>
        </w:rPr>
        <w:tab/>
        <w:t>Sones AC, Fogelson DL, Glick ID, Shader RIJJoCP. Untreated Mental Illness Has Created a National Tragedy: A Pandemic of Homelessness. 2022;42:115-117.</w:t>
      </w:r>
    </w:p>
    <w:p w14:paraId="27B28D0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w:t>
      </w:r>
      <w:r w:rsidRPr="002A6B53">
        <w:rPr>
          <w:rFonts w:ascii="Times New Roman" w:hAnsi="Times New Roman" w:cs="Times New Roman"/>
          <w:sz w:val="16"/>
          <w:szCs w:val="16"/>
        </w:rPr>
        <w:tab/>
        <w:t>Overend AJFSM, Meaning, Movement. Perspective: Nutrition Paradigms. 2022.</w:t>
      </w:r>
    </w:p>
    <w:p w14:paraId="6036E758"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lastRenderedPageBreak/>
        <w:t>8.</w:t>
      </w:r>
      <w:r w:rsidRPr="002A6B53">
        <w:rPr>
          <w:rFonts w:ascii="Times New Roman" w:hAnsi="Times New Roman" w:cs="Times New Roman"/>
          <w:sz w:val="16"/>
          <w:szCs w:val="16"/>
        </w:rPr>
        <w:tab/>
        <w:t>Karunaratne A, Nanayakkara BJCJoS. Providing a sound theoretical base and appropriate skills at early ages through nutrition education to improve food consumption patterns in Sri Lanka. 2022;51:3-19.</w:t>
      </w:r>
    </w:p>
    <w:p w14:paraId="3E86506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9.</w:t>
      </w:r>
      <w:r w:rsidRPr="002A6B53">
        <w:rPr>
          <w:rFonts w:ascii="Times New Roman" w:hAnsi="Times New Roman" w:cs="Times New Roman"/>
          <w:sz w:val="16"/>
          <w:szCs w:val="16"/>
        </w:rPr>
        <w:tab/>
        <w:t xml:space="preserve">Nakamura T. History of Nutritional Improvement in Japan. </w:t>
      </w:r>
      <w:r w:rsidRPr="002A6B53">
        <w:rPr>
          <w:rFonts w:ascii="Times New Roman" w:hAnsi="Times New Roman" w:cs="Times New Roman"/>
          <w:i/>
          <w:sz w:val="16"/>
          <w:szCs w:val="16"/>
        </w:rPr>
        <w:t>Japan Nutrition</w:t>
      </w:r>
      <w:r w:rsidRPr="002A6B53">
        <w:rPr>
          <w:rFonts w:ascii="Times New Roman" w:hAnsi="Times New Roman" w:cs="Times New Roman"/>
          <w:sz w:val="16"/>
          <w:szCs w:val="16"/>
        </w:rPr>
        <w:t>: Springer; 2022:29-60.</w:t>
      </w:r>
    </w:p>
    <w:p w14:paraId="4344999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0.</w:t>
      </w:r>
      <w:r w:rsidRPr="002A6B53">
        <w:rPr>
          <w:rFonts w:ascii="Times New Roman" w:hAnsi="Times New Roman" w:cs="Times New Roman"/>
          <w:sz w:val="16"/>
          <w:szCs w:val="16"/>
        </w:rPr>
        <w:tab/>
        <w:t>Moraes-Pinto MId, Suano-Souza F, Aranda CSJJdP. Immune system: development and acquisition of immunological competence. 2021;97:59-66.</w:t>
      </w:r>
    </w:p>
    <w:p w14:paraId="4D3BECF9"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1.</w:t>
      </w:r>
      <w:r w:rsidRPr="002A6B53">
        <w:rPr>
          <w:rFonts w:ascii="Times New Roman" w:hAnsi="Times New Roman" w:cs="Times New Roman"/>
          <w:sz w:val="16"/>
          <w:szCs w:val="16"/>
        </w:rPr>
        <w:tab/>
        <w:t xml:space="preserve">Berkley JA. Bacterial Infections and Nutrition: A Primer. </w:t>
      </w:r>
      <w:r w:rsidRPr="002A6B53">
        <w:rPr>
          <w:rFonts w:ascii="Times New Roman" w:hAnsi="Times New Roman" w:cs="Times New Roman"/>
          <w:i/>
          <w:sz w:val="16"/>
          <w:szCs w:val="16"/>
        </w:rPr>
        <w:t>Nutrition and Infectious Diseases</w:t>
      </w:r>
      <w:r w:rsidRPr="002A6B53">
        <w:rPr>
          <w:rFonts w:ascii="Times New Roman" w:hAnsi="Times New Roman" w:cs="Times New Roman"/>
          <w:sz w:val="16"/>
          <w:szCs w:val="16"/>
        </w:rPr>
        <w:t>: Springer; 2021:113-131.</w:t>
      </w:r>
    </w:p>
    <w:p w14:paraId="52227842" w14:textId="77777777" w:rsidR="00E9793D" w:rsidRPr="002A6B53" w:rsidRDefault="00E9793D" w:rsidP="00E9793D">
      <w:pPr>
        <w:pStyle w:val="EndNoteBibliography"/>
        <w:spacing w:after="0"/>
        <w:ind w:left="720" w:hanging="720"/>
        <w:rPr>
          <w:rFonts w:ascii="Times New Roman" w:hAnsi="Times New Roman" w:cs="Times New Roman"/>
          <w:sz w:val="16"/>
          <w:szCs w:val="16"/>
          <w:lang w:val="de-DE"/>
        </w:rPr>
      </w:pPr>
      <w:r w:rsidRPr="002A6B53">
        <w:rPr>
          <w:rFonts w:ascii="Times New Roman" w:hAnsi="Times New Roman" w:cs="Times New Roman"/>
          <w:b/>
          <w:sz w:val="16"/>
          <w:szCs w:val="16"/>
        </w:rPr>
        <w:t>12.</w:t>
      </w:r>
      <w:r w:rsidRPr="002A6B53">
        <w:rPr>
          <w:rFonts w:ascii="Times New Roman" w:hAnsi="Times New Roman" w:cs="Times New Roman"/>
          <w:sz w:val="16"/>
          <w:szCs w:val="16"/>
        </w:rPr>
        <w:tab/>
        <w:t xml:space="preserve">Krishnaswamy K, Vaidya R, Gayathri R, Sudha V. Diet and nutrition in the prevention of non-communicable diseases. </w:t>
      </w:r>
      <w:r w:rsidRPr="002A6B53">
        <w:rPr>
          <w:rFonts w:ascii="Times New Roman" w:hAnsi="Times New Roman" w:cs="Times New Roman"/>
          <w:i/>
          <w:sz w:val="16"/>
          <w:szCs w:val="16"/>
          <w:lang w:val="de-DE"/>
        </w:rPr>
        <w:t>Proc Indian Natn Sci Acad.</w:t>
      </w:r>
      <w:r w:rsidRPr="002A6B53">
        <w:rPr>
          <w:rFonts w:ascii="Times New Roman" w:hAnsi="Times New Roman" w:cs="Times New Roman"/>
          <w:sz w:val="16"/>
          <w:szCs w:val="16"/>
          <w:lang w:val="de-DE"/>
        </w:rPr>
        <w:t xml:space="preserve"> Vol 822016:1477-1494.</w:t>
      </w:r>
    </w:p>
    <w:p w14:paraId="7368A28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lang w:val="de-DE"/>
        </w:rPr>
        <w:t>13.</w:t>
      </w:r>
      <w:r w:rsidRPr="002A6B53">
        <w:rPr>
          <w:rFonts w:ascii="Times New Roman" w:hAnsi="Times New Roman" w:cs="Times New Roman"/>
          <w:sz w:val="16"/>
          <w:szCs w:val="16"/>
          <w:lang w:val="de-DE"/>
        </w:rPr>
        <w:tab/>
        <w:t xml:space="preserve">Lichtenstein AH, Appel LJ, Brands M, et al. </w:t>
      </w:r>
      <w:r w:rsidRPr="002A6B53">
        <w:rPr>
          <w:rFonts w:ascii="Times New Roman" w:hAnsi="Times New Roman" w:cs="Times New Roman"/>
          <w:sz w:val="16"/>
          <w:szCs w:val="16"/>
        </w:rPr>
        <w:t>Diet and lifestyle recommendations revision 2006: a scientific statement from the American Heart Association Nutrition Committee. 2006;114:82-96.</w:t>
      </w:r>
    </w:p>
    <w:p w14:paraId="484F2ED8"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4.</w:t>
      </w:r>
      <w:r w:rsidRPr="002A6B53">
        <w:rPr>
          <w:rFonts w:ascii="Times New Roman" w:hAnsi="Times New Roman" w:cs="Times New Roman"/>
          <w:sz w:val="16"/>
          <w:szCs w:val="16"/>
        </w:rPr>
        <w:tab/>
        <w:t>Hawkes C, Ruel MT, Salm L, Sinclair B, Branca FJTL. Double-duty actions: seizing programme and policy opportunities to address malnutrition in all its forms. 2020;395:142-155.</w:t>
      </w:r>
    </w:p>
    <w:p w14:paraId="3DB7E137"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5.</w:t>
      </w:r>
      <w:r w:rsidRPr="002A6B53">
        <w:rPr>
          <w:rFonts w:ascii="Times New Roman" w:hAnsi="Times New Roman" w:cs="Times New Roman"/>
          <w:sz w:val="16"/>
          <w:szCs w:val="16"/>
        </w:rPr>
        <w:tab/>
        <w:t xml:space="preserve">Greenberg JS, Dintiman GB, Oakes BM. </w:t>
      </w:r>
      <w:r w:rsidRPr="002A6B53">
        <w:rPr>
          <w:rFonts w:ascii="Times New Roman" w:hAnsi="Times New Roman" w:cs="Times New Roman"/>
          <w:i/>
          <w:sz w:val="16"/>
          <w:szCs w:val="16"/>
        </w:rPr>
        <w:t>Physical fitness and wellness: Changing the way you look, feel, and perform</w:t>
      </w:r>
      <w:r w:rsidRPr="002A6B53">
        <w:rPr>
          <w:rFonts w:ascii="Times New Roman" w:hAnsi="Times New Roman" w:cs="Times New Roman"/>
          <w:sz w:val="16"/>
          <w:szCs w:val="16"/>
        </w:rPr>
        <w:t>: Human Kinetics; 2004.</w:t>
      </w:r>
    </w:p>
    <w:p w14:paraId="2AC1B6AF"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6.</w:t>
      </w:r>
      <w:r w:rsidRPr="002A6B53">
        <w:rPr>
          <w:rFonts w:ascii="Times New Roman" w:hAnsi="Times New Roman" w:cs="Times New Roman"/>
          <w:sz w:val="16"/>
          <w:szCs w:val="16"/>
        </w:rPr>
        <w:tab/>
        <w:t>Morris AL, Mohiuddin SS. Biochemistry, nutrients. 2020.</w:t>
      </w:r>
    </w:p>
    <w:p w14:paraId="0FF0FA91"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7.</w:t>
      </w:r>
      <w:r w:rsidRPr="002A6B53">
        <w:rPr>
          <w:rFonts w:ascii="Times New Roman" w:hAnsi="Times New Roman" w:cs="Times New Roman"/>
          <w:sz w:val="16"/>
          <w:szCs w:val="16"/>
        </w:rPr>
        <w:tab/>
        <w:t>Brufau G, Boatella J, Rafecas MJBJoN. Nuts: source of energy and macronutrients. 2006;96:S24-S28.</w:t>
      </w:r>
    </w:p>
    <w:p w14:paraId="05728C8F"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8.</w:t>
      </w:r>
      <w:r w:rsidRPr="002A6B53">
        <w:rPr>
          <w:rFonts w:ascii="Times New Roman" w:hAnsi="Times New Roman" w:cs="Times New Roman"/>
          <w:sz w:val="16"/>
          <w:szCs w:val="16"/>
        </w:rPr>
        <w:tab/>
        <w:t>Kumar V, Shukla AK, Sharma P, Choudhury B, Singh P, Kumar SJWJoPR. Role of macronutrient in health. 2017;6:373-381.</w:t>
      </w:r>
    </w:p>
    <w:p w14:paraId="3C9FB4C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19.</w:t>
      </w:r>
      <w:r w:rsidRPr="002A6B53">
        <w:rPr>
          <w:rFonts w:ascii="Times New Roman" w:hAnsi="Times New Roman" w:cs="Times New Roman"/>
          <w:sz w:val="16"/>
          <w:szCs w:val="16"/>
        </w:rPr>
        <w:tab/>
        <w:t xml:space="preserve">Berdanier CD. </w:t>
      </w:r>
      <w:r w:rsidRPr="002A6B53">
        <w:rPr>
          <w:rFonts w:ascii="Times New Roman" w:hAnsi="Times New Roman" w:cs="Times New Roman"/>
          <w:i/>
          <w:sz w:val="16"/>
          <w:szCs w:val="16"/>
        </w:rPr>
        <w:t>Advanced nutrition: macronutrients</w:t>
      </w:r>
      <w:r w:rsidRPr="002A6B53">
        <w:rPr>
          <w:rFonts w:ascii="Times New Roman" w:hAnsi="Times New Roman" w:cs="Times New Roman"/>
          <w:sz w:val="16"/>
          <w:szCs w:val="16"/>
        </w:rPr>
        <w:t>: CRC press; 2018.</w:t>
      </w:r>
    </w:p>
    <w:p w14:paraId="2D2938D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lang w:val="de-DE"/>
        </w:rPr>
        <w:t>20.</w:t>
      </w:r>
      <w:r w:rsidRPr="002A6B53">
        <w:rPr>
          <w:rFonts w:ascii="Times New Roman" w:hAnsi="Times New Roman" w:cs="Times New Roman"/>
          <w:sz w:val="16"/>
          <w:szCs w:val="16"/>
          <w:lang w:val="de-DE"/>
        </w:rPr>
        <w:tab/>
        <w:t xml:space="preserve">Godswill AG, Somtochukwu IV, Ikechukwu AO, Kate ECJIJoFS. </w:t>
      </w:r>
      <w:r w:rsidRPr="002A6B53">
        <w:rPr>
          <w:rFonts w:ascii="Times New Roman" w:hAnsi="Times New Roman" w:cs="Times New Roman"/>
          <w:sz w:val="16"/>
          <w:szCs w:val="16"/>
        </w:rPr>
        <w:t>Health benefits of micronutrients (vitamins and minerals) and their associated deficiency diseases: A systematic review. 2020;3:1-32.</w:t>
      </w:r>
    </w:p>
    <w:p w14:paraId="2D5F09BD"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1.</w:t>
      </w:r>
      <w:r w:rsidRPr="002A6B53">
        <w:rPr>
          <w:rFonts w:ascii="Times New Roman" w:hAnsi="Times New Roman" w:cs="Times New Roman"/>
          <w:sz w:val="16"/>
          <w:szCs w:val="16"/>
        </w:rPr>
        <w:tab/>
        <w:t>Petersen C, Round JLJCm. Defining dysbiosis and its influence on host immunity and disease. 2014;16:1024-1033.</w:t>
      </w:r>
    </w:p>
    <w:p w14:paraId="1142A254"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2.</w:t>
      </w:r>
      <w:r w:rsidRPr="002A6B53">
        <w:rPr>
          <w:rFonts w:ascii="Times New Roman" w:hAnsi="Times New Roman" w:cs="Times New Roman"/>
          <w:sz w:val="16"/>
          <w:szCs w:val="16"/>
        </w:rPr>
        <w:tab/>
        <w:t>Rook G, Bäckhed F, Levin BR, McFall-Ngai MJ, McLean ARJTL. Evolution, human-microbe interactions, and life history plasticity. 2017;390:521-530.</w:t>
      </w:r>
    </w:p>
    <w:p w14:paraId="7336B38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3.</w:t>
      </w:r>
      <w:r w:rsidRPr="002A6B53">
        <w:rPr>
          <w:rFonts w:ascii="Times New Roman" w:hAnsi="Times New Roman" w:cs="Times New Roman"/>
          <w:sz w:val="16"/>
          <w:szCs w:val="16"/>
        </w:rPr>
        <w:tab/>
        <w:t>Zhu W, Su JJRiA. Immune functions of phagocytic blood cells in teleost. 2022;14:630-646.</w:t>
      </w:r>
    </w:p>
    <w:p w14:paraId="57C29E56"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4.</w:t>
      </w:r>
      <w:r w:rsidRPr="002A6B53">
        <w:rPr>
          <w:rFonts w:ascii="Times New Roman" w:hAnsi="Times New Roman" w:cs="Times New Roman"/>
          <w:sz w:val="16"/>
          <w:szCs w:val="16"/>
        </w:rPr>
        <w:tab/>
        <w:t>Collins N, Belkaid YJI. Control of immunity via nutritional interventions. 2022;55:210-223.</w:t>
      </w:r>
    </w:p>
    <w:p w14:paraId="4815C8F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5.</w:t>
      </w:r>
      <w:r w:rsidRPr="002A6B53">
        <w:rPr>
          <w:rFonts w:ascii="Times New Roman" w:hAnsi="Times New Roman" w:cs="Times New Roman"/>
          <w:sz w:val="16"/>
          <w:szCs w:val="16"/>
        </w:rPr>
        <w:tab/>
        <w:t>Basak S, Gokhale JJJofb. Immunity boosting nutraceuticals: Current trends and challenges. 2022;46:e13902.</w:t>
      </w:r>
    </w:p>
    <w:p w14:paraId="6646B05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6.</w:t>
      </w:r>
      <w:r w:rsidRPr="002A6B53">
        <w:rPr>
          <w:rFonts w:ascii="Times New Roman" w:hAnsi="Times New Roman" w:cs="Times New Roman"/>
          <w:sz w:val="16"/>
          <w:szCs w:val="16"/>
        </w:rPr>
        <w:tab/>
        <w:t>Djordjevic B, Milenkovic J, Stojanovic D, Velickov A, Djindjic B, Stoimenov TJJBJoN. Vitamins, microelements and the immune system: current standpoint in the fight against COVID-19. 2022:1-43.</w:t>
      </w:r>
    </w:p>
    <w:p w14:paraId="2B19A124"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7.</w:t>
      </w:r>
      <w:r w:rsidRPr="002A6B53">
        <w:rPr>
          <w:rFonts w:ascii="Times New Roman" w:hAnsi="Times New Roman" w:cs="Times New Roman"/>
          <w:sz w:val="16"/>
          <w:szCs w:val="16"/>
        </w:rPr>
        <w:tab/>
        <w:t>Cámara M, Fernández‐Ruiz V, Díaz LD, Hurtado RMC, Mata MdCSJFF. Global Concepts and Regulations in Functional Foods. 2022:511-554.</w:t>
      </w:r>
    </w:p>
    <w:p w14:paraId="4286A69B"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8.</w:t>
      </w:r>
      <w:r w:rsidRPr="002A6B53">
        <w:rPr>
          <w:rFonts w:ascii="Times New Roman" w:hAnsi="Times New Roman" w:cs="Times New Roman"/>
          <w:sz w:val="16"/>
          <w:szCs w:val="16"/>
        </w:rPr>
        <w:tab/>
        <w:t>Ghanei E, Baghani M, Moravvej H, Talebi A, Abdollahimajd FJEJoCN. Low serum levels of zinc and 25-hydroxyvitmain D as potential risk factors for COVID-19 susceptibility: a pilot case-control study. 2022:1-6.</w:t>
      </w:r>
    </w:p>
    <w:p w14:paraId="50831C71"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29.</w:t>
      </w:r>
      <w:r w:rsidRPr="002A6B53">
        <w:rPr>
          <w:rFonts w:ascii="Times New Roman" w:hAnsi="Times New Roman" w:cs="Times New Roman"/>
          <w:sz w:val="16"/>
          <w:szCs w:val="16"/>
        </w:rPr>
        <w:tab/>
        <w:t>Prendki V, Tiseo G, Falcone MJCM, Infection. Caring for older adults during the COVID-19 pandemic. 2022.</w:t>
      </w:r>
    </w:p>
    <w:p w14:paraId="763A74A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0.</w:t>
      </w:r>
      <w:r w:rsidRPr="002A6B53">
        <w:rPr>
          <w:rFonts w:ascii="Times New Roman" w:hAnsi="Times New Roman" w:cs="Times New Roman"/>
          <w:sz w:val="16"/>
          <w:szCs w:val="16"/>
        </w:rPr>
        <w:tab/>
        <w:t>Singh S, Singh RKJN, Diabetes. Nutritional interventions to augment immunity for COVID-19. 2022;12:1-2.</w:t>
      </w:r>
    </w:p>
    <w:p w14:paraId="3D617F58"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1.</w:t>
      </w:r>
      <w:r w:rsidRPr="002A6B53">
        <w:rPr>
          <w:rFonts w:ascii="Times New Roman" w:hAnsi="Times New Roman" w:cs="Times New Roman"/>
          <w:sz w:val="16"/>
          <w:szCs w:val="16"/>
        </w:rPr>
        <w:tab/>
        <w:t>Hammouri H, Almomani F, Abdel Muhsen R, et al. Lifestyle Variations during and after the COVID-19 Pandemic: A Cross-Sectional Study of Diet, Physical Activities, and Weight Gain among the Jordanian Adult Population. 2022;19:1346.</w:t>
      </w:r>
    </w:p>
    <w:p w14:paraId="1917D571"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2.</w:t>
      </w:r>
      <w:r w:rsidRPr="002A6B53">
        <w:rPr>
          <w:rFonts w:ascii="Times New Roman" w:hAnsi="Times New Roman" w:cs="Times New Roman"/>
          <w:sz w:val="16"/>
          <w:szCs w:val="16"/>
        </w:rPr>
        <w:tab/>
        <w:t>Morris J, Shepherd R, Diep P, Gatheral T, Wray M, Rigby RJAJPRM. SARS-CoV-2 Interacts with Mucosal Dysbiosis to Cause the Wide Range of Disease Seen in Covid-19. 2022;9:1086.</w:t>
      </w:r>
    </w:p>
    <w:p w14:paraId="3A989B11"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3.</w:t>
      </w:r>
      <w:r w:rsidRPr="002A6B53">
        <w:rPr>
          <w:rFonts w:ascii="Times New Roman" w:hAnsi="Times New Roman" w:cs="Times New Roman"/>
          <w:sz w:val="16"/>
          <w:szCs w:val="16"/>
        </w:rPr>
        <w:tab/>
        <w:t>Gupta A, Marzook H, Ahmad FJC, Medicine E. Comorbidities and clinical complications associated with SARS-CoV-2 infection: An overview. 2022:1-19.</w:t>
      </w:r>
    </w:p>
    <w:p w14:paraId="0A0D0C0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4.</w:t>
      </w:r>
      <w:r w:rsidRPr="002A6B53">
        <w:rPr>
          <w:rFonts w:ascii="Times New Roman" w:hAnsi="Times New Roman" w:cs="Times New Roman"/>
          <w:sz w:val="16"/>
          <w:szCs w:val="16"/>
        </w:rPr>
        <w:tab/>
        <w:t>Calcuttawala FJCNE. Nutrition as a key to boost immunity against COVID-19. 2022.</w:t>
      </w:r>
    </w:p>
    <w:p w14:paraId="3E2E8A5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5.</w:t>
      </w:r>
      <w:r w:rsidRPr="002A6B53">
        <w:rPr>
          <w:rFonts w:ascii="Times New Roman" w:hAnsi="Times New Roman" w:cs="Times New Roman"/>
          <w:sz w:val="16"/>
          <w:szCs w:val="16"/>
        </w:rPr>
        <w:tab/>
        <w:t>Batiha GE-S, Al-Gareeb AI, Qusti S, et al. Deciphering the immunoboosting potential of macro and micronutrients in COVID support therapy. 2022:1-16.</w:t>
      </w:r>
    </w:p>
    <w:p w14:paraId="64B9B5C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6.</w:t>
      </w:r>
      <w:r w:rsidRPr="002A6B53">
        <w:rPr>
          <w:rFonts w:ascii="Times New Roman" w:hAnsi="Times New Roman" w:cs="Times New Roman"/>
          <w:sz w:val="16"/>
          <w:szCs w:val="16"/>
        </w:rPr>
        <w:tab/>
        <w:t>Panesar PS, Anal AK. Probiotics, Prebiotics and Synbiotics.</w:t>
      </w:r>
    </w:p>
    <w:p w14:paraId="1E19E1BD"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7.</w:t>
      </w:r>
      <w:r w:rsidRPr="002A6B53">
        <w:rPr>
          <w:rFonts w:ascii="Times New Roman" w:hAnsi="Times New Roman" w:cs="Times New Roman"/>
          <w:sz w:val="16"/>
          <w:szCs w:val="16"/>
        </w:rPr>
        <w:tab/>
        <w:t>Zulkarnain I, Listiawan MY, Hidayati ANJCCiM-YPD. The Impact of Malnutrition to Pseudomonas aeruginosa Infection in Children. 2022:145.</w:t>
      </w:r>
    </w:p>
    <w:p w14:paraId="7FFE9A3E"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8.</w:t>
      </w:r>
      <w:r w:rsidRPr="002A6B53">
        <w:rPr>
          <w:rFonts w:ascii="Times New Roman" w:hAnsi="Times New Roman" w:cs="Times New Roman"/>
          <w:sz w:val="16"/>
          <w:szCs w:val="16"/>
        </w:rPr>
        <w:tab/>
        <w:t xml:space="preserve">Wu G. Nutrition and metabolism: Foundations for animal growth, development, reproduction, and health. </w:t>
      </w:r>
      <w:r w:rsidRPr="002A6B53">
        <w:rPr>
          <w:rFonts w:ascii="Times New Roman" w:hAnsi="Times New Roman" w:cs="Times New Roman"/>
          <w:i/>
          <w:sz w:val="16"/>
          <w:szCs w:val="16"/>
        </w:rPr>
        <w:t>Recent Advances in Animal Nutrition and Metabolism</w:t>
      </w:r>
      <w:r w:rsidRPr="002A6B53">
        <w:rPr>
          <w:rFonts w:ascii="Times New Roman" w:hAnsi="Times New Roman" w:cs="Times New Roman"/>
          <w:sz w:val="16"/>
          <w:szCs w:val="16"/>
        </w:rPr>
        <w:t>: Springer; 2022:1-24.</w:t>
      </w:r>
    </w:p>
    <w:p w14:paraId="7DBC4F3D"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39.</w:t>
      </w:r>
      <w:r w:rsidRPr="002A6B53">
        <w:rPr>
          <w:rFonts w:ascii="Times New Roman" w:hAnsi="Times New Roman" w:cs="Times New Roman"/>
          <w:sz w:val="16"/>
          <w:szCs w:val="16"/>
        </w:rPr>
        <w:tab/>
        <w:t>Fahim SM, Alam MA, Alam J, Gazi MA, Mahfuz M, Ahmed TJN. Inadequate Vitamin C Intake and Intestinal Inflammation Are Associated with Multiple Micronutrient Deficiency in Young Children: Results from a Multi-Country Birth Cohort Study. 2022;14:1408.</w:t>
      </w:r>
    </w:p>
    <w:p w14:paraId="69C23284"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0.</w:t>
      </w:r>
      <w:r w:rsidRPr="002A6B53">
        <w:rPr>
          <w:rFonts w:ascii="Times New Roman" w:hAnsi="Times New Roman" w:cs="Times New Roman"/>
          <w:sz w:val="16"/>
          <w:szCs w:val="16"/>
        </w:rPr>
        <w:tab/>
        <w:t>Hou K, Wu Z-X, Chen X-Y, et al. Microbiota in health and diseases. 2022;7:1-28.</w:t>
      </w:r>
    </w:p>
    <w:p w14:paraId="17FFD81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1.</w:t>
      </w:r>
      <w:r w:rsidRPr="002A6B53">
        <w:rPr>
          <w:rFonts w:ascii="Times New Roman" w:hAnsi="Times New Roman" w:cs="Times New Roman"/>
          <w:sz w:val="16"/>
          <w:szCs w:val="16"/>
        </w:rPr>
        <w:tab/>
        <w:t>Mitra S, Paul S, Roy S, et al. Exploring the Immune-Boosting Functions of Vitamins and Minerals as Nutritional Food Bioactive Compounds: A Comprehensive Review. 2022;27:555.</w:t>
      </w:r>
    </w:p>
    <w:p w14:paraId="0B3B7644"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2.</w:t>
      </w:r>
      <w:r w:rsidRPr="002A6B53">
        <w:rPr>
          <w:rFonts w:ascii="Times New Roman" w:hAnsi="Times New Roman" w:cs="Times New Roman"/>
          <w:sz w:val="16"/>
          <w:szCs w:val="16"/>
        </w:rPr>
        <w:tab/>
        <w:t>Bochenek H, Krga I, Sergi D, Kouvari M, Zec M, Naumovski NJRCM. Dietary patterns, caloric restrictions for management of cardiovascular disease and cancer; a brief review. 2022;23:041.</w:t>
      </w:r>
    </w:p>
    <w:p w14:paraId="7A5B9869"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3.</w:t>
      </w:r>
      <w:r w:rsidRPr="002A6B53">
        <w:rPr>
          <w:rFonts w:ascii="Times New Roman" w:hAnsi="Times New Roman" w:cs="Times New Roman"/>
          <w:sz w:val="16"/>
          <w:szCs w:val="16"/>
        </w:rPr>
        <w:tab/>
        <w:t>Foolchand A, Ghazi T, Chuturgoon AAJIJoMS. Malnutrition and Dietary Habits Alter the Immune System Which May Consequently Influence SARS-CoV-2 Virulence: A Review. 2022;23:2654.</w:t>
      </w:r>
    </w:p>
    <w:p w14:paraId="528EE0E7"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4.</w:t>
      </w:r>
      <w:r w:rsidRPr="002A6B53">
        <w:rPr>
          <w:rFonts w:ascii="Times New Roman" w:hAnsi="Times New Roman" w:cs="Times New Roman"/>
          <w:sz w:val="16"/>
          <w:szCs w:val="16"/>
        </w:rPr>
        <w:tab/>
        <w:t>Budreviciute A, Damiati S, Sabir DK, et al. Management and Prevention Strategies for Non-communicable Diseases (NCDs) and Their Risk Factors. 2020;8.</w:t>
      </w:r>
    </w:p>
    <w:p w14:paraId="03DF6BDF"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5.</w:t>
      </w:r>
      <w:r w:rsidRPr="002A6B53">
        <w:rPr>
          <w:rFonts w:ascii="Times New Roman" w:hAnsi="Times New Roman" w:cs="Times New Roman"/>
          <w:sz w:val="16"/>
          <w:szCs w:val="16"/>
        </w:rPr>
        <w:tab/>
        <w:t xml:space="preserve">Gush L, Shah S, Gilani F. Chapter 23 - Macronutrients and micronutrients. In: Short E, ed. </w:t>
      </w:r>
      <w:r w:rsidRPr="002A6B53">
        <w:rPr>
          <w:rFonts w:ascii="Times New Roman" w:hAnsi="Times New Roman" w:cs="Times New Roman"/>
          <w:i/>
          <w:sz w:val="16"/>
          <w:szCs w:val="16"/>
        </w:rPr>
        <w:t>A Prescription for Healthy Living</w:t>
      </w:r>
      <w:r w:rsidRPr="002A6B53">
        <w:rPr>
          <w:rFonts w:ascii="Times New Roman" w:hAnsi="Times New Roman" w:cs="Times New Roman"/>
          <w:sz w:val="16"/>
          <w:szCs w:val="16"/>
        </w:rPr>
        <w:t>: Academic Press; 2021:255-273.</w:t>
      </w:r>
    </w:p>
    <w:p w14:paraId="6B42F453"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6.</w:t>
      </w:r>
      <w:r w:rsidRPr="002A6B53">
        <w:rPr>
          <w:rFonts w:ascii="Times New Roman" w:hAnsi="Times New Roman" w:cs="Times New Roman"/>
          <w:sz w:val="16"/>
          <w:szCs w:val="16"/>
        </w:rPr>
        <w:tab/>
        <w:t>Abbasalizad Farhangi M, Mohammadi Tofigh A, Jahangiri L, Nikniaz Z, Nikniaz LJPO. Sugar‐sweetened beverages intake and the risk of obesity in children: An updated systematic review and dose–response meta‐analysis. 2022:e12914.</w:t>
      </w:r>
    </w:p>
    <w:p w14:paraId="67D3C516"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7.</w:t>
      </w:r>
      <w:r w:rsidRPr="002A6B53">
        <w:rPr>
          <w:rFonts w:ascii="Times New Roman" w:hAnsi="Times New Roman" w:cs="Times New Roman"/>
          <w:sz w:val="16"/>
          <w:szCs w:val="16"/>
        </w:rPr>
        <w:tab/>
        <w:t>Tolbert M. Recipe Modification for Cardiovascular Health. 2022.</w:t>
      </w:r>
    </w:p>
    <w:p w14:paraId="330A5AD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8.</w:t>
      </w:r>
      <w:r w:rsidRPr="002A6B53">
        <w:rPr>
          <w:rFonts w:ascii="Times New Roman" w:hAnsi="Times New Roman" w:cs="Times New Roman"/>
          <w:sz w:val="16"/>
          <w:szCs w:val="16"/>
        </w:rPr>
        <w:tab/>
        <w:t xml:space="preserve">Sterling J. </w:t>
      </w:r>
      <w:r w:rsidRPr="002A6B53">
        <w:rPr>
          <w:rFonts w:ascii="Times New Roman" w:hAnsi="Times New Roman" w:cs="Times New Roman"/>
          <w:i/>
          <w:sz w:val="16"/>
          <w:szCs w:val="16"/>
        </w:rPr>
        <w:t>Straight No Chaser Health: Empowering You For Better Health and a Longer Life</w:t>
      </w:r>
      <w:r w:rsidRPr="002A6B53">
        <w:rPr>
          <w:rFonts w:ascii="Times New Roman" w:hAnsi="Times New Roman" w:cs="Times New Roman"/>
          <w:sz w:val="16"/>
          <w:szCs w:val="16"/>
        </w:rPr>
        <w:t>: Basecamp; 2022.</w:t>
      </w:r>
    </w:p>
    <w:p w14:paraId="6160AE67"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49.</w:t>
      </w:r>
      <w:r w:rsidRPr="002A6B53">
        <w:rPr>
          <w:rFonts w:ascii="Times New Roman" w:hAnsi="Times New Roman" w:cs="Times New Roman"/>
          <w:sz w:val="16"/>
          <w:szCs w:val="16"/>
        </w:rPr>
        <w:tab/>
        <w:t>Gellatley J. healthy Vegan kids. 2022.</w:t>
      </w:r>
    </w:p>
    <w:p w14:paraId="4F389126"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0.</w:t>
      </w:r>
      <w:r w:rsidRPr="002A6B53">
        <w:rPr>
          <w:rFonts w:ascii="Times New Roman" w:hAnsi="Times New Roman" w:cs="Times New Roman"/>
          <w:sz w:val="16"/>
          <w:szCs w:val="16"/>
        </w:rPr>
        <w:tab/>
        <w:t>Hu G-G, Liu J, Wang Y-H, Yang Z-N, Shao H-BJF. Applications of Plant Protein in the Dairy Industry. 2022;11:1067.</w:t>
      </w:r>
    </w:p>
    <w:p w14:paraId="07DF8CF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1.</w:t>
      </w:r>
      <w:r w:rsidRPr="002A6B53">
        <w:rPr>
          <w:rFonts w:ascii="Times New Roman" w:hAnsi="Times New Roman" w:cs="Times New Roman"/>
          <w:sz w:val="16"/>
          <w:szCs w:val="16"/>
        </w:rPr>
        <w:tab/>
        <w:t>Islam MA, Haque MA, Rahman MA, et al. A Review on Measures to Rejuvenate Immune System: Natural Mode of Protection Against Coronavirus Infection. 2022;13.</w:t>
      </w:r>
    </w:p>
    <w:p w14:paraId="5108295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2.</w:t>
      </w:r>
      <w:r w:rsidRPr="002A6B53">
        <w:rPr>
          <w:rFonts w:ascii="Times New Roman" w:hAnsi="Times New Roman" w:cs="Times New Roman"/>
          <w:sz w:val="16"/>
          <w:szCs w:val="16"/>
        </w:rPr>
        <w:tab/>
        <w:t>Kim J, Wu Y, Luan H, et al. A Skin‐Interfaced, Miniaturized Microfluidic Analysis and Delivery System for Colorimetric Measurements of Nutrients in Sweat and Supply of Vitamins Through the Skin. 2022;9:2103331.</w:t>
      </w:r>
    </w:p>
    <w:p w14:paraId="2560FB7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3.</w:t>
      </w:r>
      <w:r w:rsidRPr="002A6B53">
        <w:rPr>
          <w:rFonts w:ascii="Times New Roman" w:hAnsi="Times New Roman" w:cs="Times New Roman"/>
          <w:sz w:val="16"/>
          <w:szCs w:val="16"/>
        </w:rPr>
        <w:tab/>
        <w:t xml:space="preserve">Mukherjee T, Banerjee A, Mitra S, Mukherjee T. COVID-19: In the direction of monitoring the pandemic in India. </w:t>
      </w:r>
      <w:r w:rsidRPr="002A6B53">
        <w:rPr>
          <w:rFonts w:ascii="Times New Roman" w:hAnsi="Times New Roman" w:cs="Times New Roman"/>
          <w:i/>
          <w:sz w:val="16"/>
          <w:szCs w:val="16"/>
        </w:rPr>
        <w:t>Data Science for COVID-19</w:t>
      </w:r>
      <w:r w:rsidRPr="002A6B53">
        <w:rPr>
          <w:rFonts w:ascii="Times New Roman" w:hAnsi="Times New Roman" w:cs="Times New Roman"/>
          <w:sz w:val="16"/>
          <w:szCs w:val="16"/>
        </w:rPr>
        <w:t>: Elsevier; 2022:705-728.</w:t>
      </w:r>
    </w:p>
    <w:p w14:paraId="60C508C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4.</w:t>
      </w:r>
      <w:r w:rsidRPr="002A6B53">
        <w:rPr>
          <w:rFonts w:ascii="Times New Roman" w:hAnsi="Times New Roman" w:cs="Times New Roman"/>
          <w:sz w:val="16"/>
          <w:szCs w:val="16"/>
        </w:rPr>
        <w:tab/>
        <w:t>Aileni M, Rohela GK, Jogam P, Soujanya S, Zhang BJC. Biotechnological Perspectives to Combat the COVID-19 Pandemic: Precise Diagnostics and Inevitable Vaccine Paradigms. 2022;11:1182.</w:t>
      </w:r>
    </w:p>
    <w:p w14:paraId="118E50F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5.</w:t>
      </w:r>
      <w:r w:rsidRPr="002A6B53">
        <w:rPr>
          <w:rFonts w:ascii="Times New Roman" w:hAnsi="Times New Roman" w:cs="Times New Roman"/>
          <w:sz w:val="16"/>
          <w:szCs w:val="16"/>
        </w:rPr>
        <w:tab/>
        <w:t xml:space="preserve">VAIDYA G. </w:t>
      </w:r>
      <w:r w:rsidRPr="002A6B53">
        <w:rPr>
          <w:rFonts w:ascii="Times New Roman" w:hAnsi="Times New Roman" w:cs="Times New Roman"/>
          <w:i/>
          <w:sz w:val="16"/>
          <w:szCs w:val="16"/>
        </w:rPr>
        <w:t>Textbook of Food Chemistry</w:t>
      </w:r>
      <w:r w:rsidRPr="002A6B53">
        <w:rPr>
          <w:rFonts w:ascii="Times New Roman" w:hAnsi="Times New Roman" w:cs="Times New Roman"/>
          <w:sz w:val="16"/>
          <w:szCs w:val="16"/>
        </w:rPr>
        <w:t>: Book Rivers; 2022.</w:t>
      </w:r>
    </w:p>
    <w:p w14:paraId="071E5439"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6.</w:t>
      </w:r>
      <w:r w:rsidRPr="002A6B53">
        <w:rPr>
          <w:rFonts w:ascii="Times New Roman" w:hAnsi="Times New Roman" w:cs="Times New Roman"/>
          <w:sz w:val="16"/>
          <w:szCs w:val="16"/>
        </w:rPr>
        <w:tab/>
        <w:t>Glynne S. Long COVID, Diet &amp; Hormones.</w:t>
      </w:r>
    </w:p>
    <w:p w14:paraId="3703F339"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7.</w:t>
      </w:r>
      <w:r w:rsidRPr="002A6B53">
        <w:rPr>
          <w:rFonts w:ascii="Times New Roman" w:hAnsi="Times New Roman" w:cs="Times New Roman"/>
          <w:sz w:val="16"/>
          <w:szCs w:val="16"/>
        </w:rPr>
        <w:tab/>
        <w:t>Dhawan SJA. Therapeutic Potential of Inducible Endogenous Cytoprotective Heme Oxygenase-1 in Mitigating SARS-CoV-2 Infection and Associated Inflammation. 2022;11:662.</w:t>
      </w:r>
    </w:p>
    <w:p w14:paraId="7B831AF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8.</w:t>
      </w:r>
      <w:r w:rsidRPr="002A6B53">
        <w:rPr>
          <w:rFonts w:ascii="Times New Roman" w:hAnsi="Times New Roman" w:cs="Times New Roman"/>
          <w:sz w:val="16"/>
          <w:szCs w:val="16"/>
        </w:rPr>
        <w:tab/>
        <w:t xml:space="preserve">Jha H, Arora R. Cytotoxic and Chemopreventive Activity of Polyphenols and Their Derivatives in Colon Cancer. </w:t>
      </w:r>
      <w:r w:rsidRPr="002A6B53">
        <w:rPr>
          <w:rFonts w:ascii="Times New Roman" w:hAnsi="Times New Roman" w:cs="Times New Roman"/>
          <w:i/>
          <w:sz w:val="16"/>
          <w:szCs w:val="16"/>
        </w:rPr>
        <w:t>Colon Cancer Diagnosis and Therapy Vol. 3</w:t>
      </w:r>
      <w:r w:rsidRPr="002A6B53">
        <w:rPr>
          <w:rFonts w:ascii="Times New Roman" w:hAnsi="Times New Roman" w:cs="Times New Roman"/>
          <w:sz w:val="16"/>
          <w:szCs w:val="16"/>
        </w:rPr>
        <w:t>: Springer; 2022:241-275.</w:t>
      </w:r>
    </w:p>
    <w:p w14:paraId="67BFD4F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59.</w:t>
      </w:r>
      <w:r w:rsidRPr="002A6B53">
        <w:rPr>
          <w:rFonts w:ascii="Times New Roman" w:hAnsi="Times New Roman" w:cs="Times New Roman"/>
          <w:sz w:val="16"/>
          <w:szCs w:val="16"/>
        </w:rPr>
        <w:tab/>
        <w:t>Raskov H, Orhan A, Gaggar S, Gögenur IJO. Neutrophils and polymorphonuclear myeloid-derived suppressor cells: an emerging battleground in cancer therapy. 2022;11:1-16.</w:t>
      </w:r>
    </w:p>
    <w:p w14:paraId="79C4E4C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0.</w:t>
      </w:r>
      <w:r w:rsidRPr="002A6B53">
        <w:rPr>
          <w:rFonts w:ascii="Times New Roman" w:hAnsi="Times New Roman" w:cs="Times New Roman"/>
          <w:sz w:val="16"/>
          <w:szCs w:val="16"/>
        </w:rPr>
        <w:tab/>
        <w:t>Li R, Mukherjee MB, Lin JJC. Coordinated Regulation of Myeloid-Derived Suppressor Cells by Cytokines and Chemokines. 2022;14:1236.</w:t>
      </w:r>
    </w:p>
    <w:p w14:paraId="422204F8"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1.</w:t>
      </w:r>
      <w:r w:rsidRPr="002A6B53">
        <w:rPr>
          <w:rFonts w:ascii="Times New Roman" w:hAnsi="Times New Roman" w:cs="Times New Roman"/>
          <w:sz w:val="16"/>
          <w:szCs w:val="16"/>
        </w:rPr>
        <w:tab/>
        <w:t>Mobasheri L, Nasirpour MH, Masoumi E, Azarnaminy AF, Jafari M, Esmaeili S-AJC. SARS-CoV-2 triggering autoimmune diseases. 2022:155873.</w:t>
      </w:r>
    </w:p>
    <w:p w14:paraId="39BC1913"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2.</w:t>
      </w:r>
      <w:r w:rsidRPr="002A6B53">
        <w:rPr>
          <w:rFonts w:ascii="Times New Roman" w:hAnsi="Times New Roman" w:cs="Times New Roman"/>
          <w:sz w:val="16"/>
          <w:szCs w:val="16"/>
        </w:rPr>
        <w:tab/>
        <w:t>Ning Q, Wu D, Wang X, et al. The mechanism underlying extrapulmonary complications of the coronavirus disease 2019 and its therapeutic implication. 2022;7:1-33.</w:t>
      </w:r>
    </w:p>
    <w:p w14:paraId="639232B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3.</w:t>
      </w:r>
      <w:r w:rsidRPr="002A6B53">
        <w:rPr>
          <w:rFonts w:ascii="Times New Roman" w:hAnsi="Times New Roman" w:cs="Times New Roman"/>
          <w:sz w:val="16"/>
          <w:szCs w:val="16"/>
        </w:rPr>
        <w:tab/>
        <w:t xml:space="preserve">Stanhope J, Breed M, Weinstein P. Biodiversity, microbiomes, and human health. </w:t>
      </w:r>
      <w:r w:rsidRPr="002A6B53">
        <w:rPr>
          <w:rFonts w:ascii="Times New Roman" w:hAnsi="Times New Roman" w:cs="Times New Roman"/>
          <w:i/>
          <w:sz w:val="16"/>
          <w:szCs w:val="16"/>
        </w:rPr>
        <w:t>Evolution, Biodiversity and a Reassessment of the Hygiene Hypothesis</w:t>
      </w:r>
      <w:r w:rsidRPr="002A6B53">
        <w:rPr>
          <w:rFonts w:ascii="Times New Roman" w:hAnsi="Times New Roman" w:cs="Times New Roman"/>
          <w:sz w:val="16"/>
          <w:szCs w:val="16"/>
        </w:rPr>
        <w:t>: Springer; 2022:67-104.</w:t>
      </w:r>
    </w:p>
    <w:p w14:paraId="7C5F4B9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4.</w:t>
      </w:r>
      <w:r w:rsidRPr="002A6B53">
        <w:rPr>
          <w:rFonts w:ascii="Times New Roman" w:hAnsi="Times New Roman" w:cs="Times New Roman"/>
          <w:sz w:val="16"/>
          <w:szCs w:val="16"/>
        </w:rPr>
        <w:tab/>
        <w:t>Guilmoto CZJPo. An alternative estimation of the death toll of the Covid-19 pandemic in India. 2022;17:e0263187.</w:t>
      </w:r>
    </w:p>
    <w:p w14:paraId="0CAB6C85"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5.</w:t>
      </w:r>
      <w:r w:rsidRPr="002A6B53">
        <w:rPr>
          <w:rFonts w:ascii="Times New Roman" w:hAnsi="Times New Roman" w:cs="Times New Roman"/>
          <w:sz w:val="16"/>
          <w:szCs w:val="16"/>
        </w:rPr>
        <w:tab/>
        <w:t>Tiwari P, Tirumala RD, Shukla JJE, Analytics PBU, Science C. Household choices of sanitation infrastructure and impact on disease in India. 2022:23998083221088293.</w:t>
      </w:r>
    </w:p>
    <w:p w14:paraId="64AC95FE"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6.</w:t>
      </w:r>
      <w:r w:rsidRPr="002A6B53">
        <w:rPr>
          <w:rFonts w:ascii="Times New Roman" w:hAnsi="Times New Roman" w:cs="Times New Roman"/>
          <w:sz w:val="16"/>
          <w:szCs w:val="16"/>
        </w:rPr>
        <w:tab/>
        <w:t>Rekha V, Pal RJREDR. District-Level Analysis of Inequality in Malnutrition Among Children: Evidence from Maharashtra, India. 2022:14-36.</w:t>
      </w:r>
    </w:p>
    <w:p w14:paraId="5DBEE64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lastRenderedPageBreak/>
        <w:t>67.</w:t>
      </w:r>
      <w:r w:rsidRPr="002A6B53">
        <w:rPr>
          <w:rFonts w:ascii="Times New Roman" w:hAnsi="Times New Roman" w:cs="Times New Roman"/>
          <w:sz w:val="16"/>
          <w:szCs w:val="16"/>
        </w:rPr>
        <w:tab/>
        <w:t>Joshi RK, Pathak R, Rawal R, Thakur S, Negi VS, Bhatt IJEC. Challenges and opportunities under COVID-19 on rural populace in Kailash Sacred Landscape (KSL)-India. 2022;7:100497.</w:t>
      </w:r>
    </w:p>
    <w:p w14:paraId="71C0CD4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8.</w:t>
      </w:r>
      <w:r w:rsidRPr="002A6B53">
        <w:rPr>
          <w:rFonts w:ascii="Times New Roman" w:hAnsi="Times New Roman" w:cs="Times New Roman"/>
          <w:sz w:val="16"/>
          <w:szCs w:val="16"/>
        </w:rPr>
        <w:tab/>
        <w:t xml:space="preserve">Chen X. The Effect of Closed Environment on Psychological Consciousness in Different Social Groups. </w:t>
      </w:r>
      <w:r w:rsidRPr="002A6B53">
        <w:rPr>
          <w:rFonts w:ascii="Times New Roman" w:hAnsi="Times New Roman" w:cs="Times New Roman"/>
          <w:i/>
          <w:sz w:val="16"/>
          <w:szCs w:val="16"/>
        </w:rPr>
        <w:t>2021 International Conference on Social Development and Media Communication (SDMC 2021)</w:t>
      </w:r>
      <w:r w:rsidRPr="002A6B53">
        <w:rPr>
          <w:rFonts w:ascii="Times New Roman" w:hAnsi="Times New Roman" w:cs="Times New Roman"/>
          <w:sz w:val="16"/>
          <w:szCs w:val="16"/>
        </w:rPr>
        <w:t>: Atlantis Press; 2022:10-13.</w:t>
      </w:r>
    </w:p>
    <w:p w14:paraId="05AADBA0"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69.</w:t>
      </w:r>
      <w:r w:rsidRPr="002A6B53">
        <w:rPr>
          <w:rFonts w:ascii="Times New Roman" w:hAnsi="Times New Roman" w:cs="Times New Roman"/>
          <w:sz w:val="16"/>
          <w:szCs w:val="16"/>
        </w:rPr>
        <w:tab/>
        <w:t xml:space="preserve">Arunkumar A, Nadha M. Prediction of Malnutrition Among Pregnant Women and Infants in Tribal Areas of Tamil Nadu Using Classification Algorithms. </w:t>
      </w:r>
      <w:r w:rsidRPr="002A6B53">
        <w:rPr>
          <w:rFonts w:ascii="Times New Roman" w:hAnsi="Times New Roman" w:cs="Times New Roman"/>
          <w:i/>
          <w:sz w:val="16"/>
          <w:szCs w:val="16"/>
        </w:rPr>
        <w:t>Hybrid Intelligent Systems: 21st International Conference on Hybrid Intelligent Systems (HIS 2021), December 14-16, 2021.</w:t>
      </w:r>
      <w:r w:rsidRPr="002A6B53">
        <w:rPr>
          <w:rFonts w:ascii="Times New Roman" w:hAnsi="Times New Roman" w:cs="Times New Roman"/>
          <w:sz w:val="16"/>
          <w:szCs w:val="16"/>
        </w:rPr>
        <w:t xml:space="preserve"> Vol 420: Springer Nature; 2022:88.</w:t>
      </w:r>
    </w:p>
    <w:p w14:paraId="0FA9ED71"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0.</w:t>
      </w:r>
      <w:r w:rsidRPr="002A6B53">
        <w:rPr>
          <w:rFonts w:ascii="Times New Roman" w:hAnsi="Times New Roman" w:cs="Times New Roman"/>
          <w:sz w:val="16"/>
          <w:szCs w:val="16"/>
        </w:rPr>
        <w:tab/>
        <w:t xml:space="preserve">Sterrett JD, Andersen ND, Lowry CA. The Influence of the Microbiota on Brain Structure and Function: Implications for Stress-Related Neuropsychiatric Disorders. </w:t>
      </w:r>
      <w:r w:rsidRPr="002A6B53">
        <w:rPr>
          <w:rFonts w:ascii="Times New Roman" w:hAnsi="Times New Roman" w:cs="Times New Roman"/>
          <w:i/>
          <w:sz w:val="16"/>
          <w:szCs w:val="16"/>
        </w:rPr>
        <w:t>Evolution, Biodiversity and a Reassessment of the Hygiene Hypothesis</w:t>
      </w:r>
      <w:r w:rsidRPr="002A6B53">
        <w:rPr>
          <w:rFonts w:ascii="Times New Roman" w:hAnsi="Times New Roman" w:cs="Times New Roman"/>
          <w:sz w:val="16"/>
          <w:szCs w:val="16"/>
        </w:rPr>
        <w:t>: Springer; 2022:267-337.</w:t>
      </w:r>
    </w:p>
    <w:p w14:paraId="2E01681A"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1.</w:t>
      </w:r>
      <w:r w:rsidRPr="002A6B53">
        <w:rPr>
          <w:rFonts w:ascii="Times New Roman" w:hAnsi="Times New Roman" w:cs="Times New Roman"/>
          <w:sz w:val="16"/>
          <w:szCs w:val="16"/>
        </w:rPr>
        <w:tab/>
        <w:t xml:space="preserve">Rook GA. Human evolution, microorganisms, socioeconomic status and reconciling necessary microbial exposures with essential hygiene. </w:t>
      </w:r>
      <w:r w:rsidRPr="002A6B53">
        <w:rPr>
          <w:rFonts w:ascii="Times New Roman" w:hAnsi="Times New Roman" w:cs="Times New Roman"/>
          <w:i/>
          <w:sz w:val="16"/>
          <w:szCs w:val="16"/>
        </w:rPr>
        <w:t>Evolution, biodiversity and a reassessment of the hygiene hypothesis</w:t>
      </w:r>
      <w:r w:rsidRPr="002A6B53">
        <w:rPr>
          <w:rFonts w:ascii="Times New Roman" w:hAnsi="Times New Roman" w:cs="Times New Roman"/>
          <w:sz w:val="16"/>
          <w:szCs w:val="16"/>
        </w:rPr>
        <w:t>: Springer; 2022:27-66.</w:t>
      </w:r>
    </w:p>
    <w:p w14:paraId="7ABB154D"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2.</w:t>
      </w:r>
      <w:r w:rsidRPr="002A6B53">
        <w:rPr>
          <w:rFonts w:ascii="Times New Roman" w:hAnsi="Times New Roman" w:cs="Times New Roman"/>
          <w:sz w:val="16"/>
          <w:szCs w:val="16"/>
        </w:rPr>
        <w:tab/>
        <w:t>Rook GAJM. Evolution, the Immune System, and the Health Consequences of Socioeconomic Inequality. 2022;7:e01438-01421.</w:t>
      </w:r>
    </w:p>
    <w:p w14:paraId="3F737CC9"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3.</w:t>
      </w:r>
      <w:r w:rsidRPr="002A6B53">
        <w:rPr>
          <w:rFonts w:ascii="Times New Roman" w:hAnsi="Times New Roman" w:cs="Times New Roman"/>
          <w:sz w:val="16"/>
          <w:szCs w:val="16"/>
        </w:rPr>
        <w:tab/>
        <w:t>Hernandez‐Pacheco N, Kere M, Melén EJPA, Immunology. Gene‐environment interactions in childhood asthma revisited; expanding the interaction concept. 2022;33:e13780.</w:t>
      </w:r>
    </w:p>
    <w:p w14:paraId="1090B25C" w14:textId="77777777" w:rsidR="00E9793D" w:rsidRPr="002A6B53" w:rsidRDefault="00E9793D" w:rsidP="00E9793D">
      <w:pPr>
        <w:pStyle w:val="EndNoteBibliography"/>
        <w:spacing w:after="0"/>
        <w:ind w:left="720" w:hanging="720"/>
        <w:rPr>
          <w:rFonts w:ascii="Times New Roman" w:hAnsi="Times New Roman" w:cs="Times New Roman"/>
          <w:sz w:val="16"/>
          <w:szCs w:val="16"/>
        </w:rPr>
      </w:pPr>
      <w:r w:rsidRPr="002A6B53">
        <w:rPr>
          <w:rFonts w:ascii="Times New Roman" w:hAnsi="Times New Roman" w:cs="Times New Roman"/>
          <w:b/>
          <w:sz w:val="16"/>
          <w:szCs w:val="16"/>
        </w:rPr>
        <w:t>74.</w:t>
      </w:r>
      <w:r w:rsidRPr="002A6B53">
        <w:rPr>
          <w:rFonts w:ascii="Times New Roman" w:hAnsi="Times New Roman" w:cs="Times New Roman"/>
          <w:sz w:val="16"/>
          <w:szCs w:val="16"/>
        </w:rPr>
        <w:tab/>
        <w:t>Haahtela TJPA, Immunology. Biodiversity for resilience—What is needed for allergic children. 2022;33:e13779.</w:t>
      </w:r>
    </w:p>
    <w:p w14:paraId="04C35CAA" w14:textId="77777777" w:rsidR="00E9793D" w:rsidRPr="002A6B53" w:rsidRDefault="00E9793D" w:rsidP="00E9793D">
      <w:pPr>
        <w:pStyle w:val="EndNoteBibliography"/>
        <w:ind w:left="720" w:hanging="720"/>
        <w:rPr>
          <w:rFonts w:ascii="Times New Roman" w:hAnsi="Times New Roman" w:cs="Times New Roman"/>
          <w:sz w:val="16"/>
          <w:szCs w:val="16"/>
        </w:rPr>
      </w:pPr>
      <w:r w:rsidRPr="002A6B53">
        <w:rPr>
          <w:rFonts w:ascii="Times New Roman" w:hAnsi="Times New Roman" w:cs="Times New Roman"/>
          <w:b/>
          <w:sz w:val="16"/>
          <w:szCs w:val="16"/>
        </w:rPr>
        <w:t>75.</w:t>
      </w:r>
      <w:r w:rsidRPr="002A6B53">
        <w:rPr>
          <w:rFonts w:ascii="Times New Roman" w:hAnsi="Times New Roman" w:cs="Times New Roman"/>
          <w:sz w:val="16"/>
          <w:szCs w:val="16"/>
        </w:rPr>
        <w:tab/>
        <w:t xml:space="preserve">Marselle MR, Lindley SJ, Cook PA, Bonn A. Biodiversity and Health in the Urban Environment. </w:t>
      </w:r>
      <w:r w:rsidRPr="002A6B53">
        <w:rPr>
          <w:rFonts w:ascii="Times New Roman" w:hAnsi="Times New Roman" w:cs="Times New Roman"/>
          <w:i/>
          <w:sz w:val="16"/>
          <w:szCs w:val="16"/>
        </w:rPr>
        <w:t>Curr Environ Health Rep.</w:t>
      </w:r>
      <w:r w:rsidRPr="002A6B53">
        <w:rPr>
          <w:rFonts w:ascii="Times New Roman" w:hAnsi="Times New Roman" w:cs="Times New Roman"/>
          <w:sz w:val="16"/>
          <w:szCs w:val="16"/>
        </w:rPr>
        <w:t xml:space="preserve"> 2021;8:146-156.</w:t>
      </w:r>
    </w:p>
    <w:p w14:paraId="00000055" w14:textId="1DAF6868" w:rsidR="00512F4C" w:rsidRPr="002A6B53" w:rsidRDefault="00714851" w:rsidP="00CD05DB">
      <w:pPr>
        <w:pStyle w:val="EndNoteBibliography"/>
        <w:rPr>
          <w:rFonts w:ascii="Times New Roman" w:eastAsia="Times New Roman" w:hAnsi="Times New Roman" w:cs="Times New Roman"/>
          <w:sz w:val="16"/>
          <w:szCs w:val="16"/>
        </w:rPr>
      </w:pPr>
      <w:r w:rsidRPr="002A6B53">
        <w:rPr>
          <w:rFonts w:ascii="Times New Roman" w:eastAsia="Times New Roman" w:hAnsi="Times New Roman" w:cs="Times New Roman"/>
          <w:sz w:val="16"/>
          <w:szCs w:val="16"/>
        </w:rPr>
        <w:fldChar w:fldCharType="end"/>
      </w:r>
    </w:p>
    <w:sectPr w:rsidR="00512F4C" w:rsidRPr="002A6B53" w:rsidSect="00297997">
      <w:pgSz w:w="11906" w:h="16838" w:code="9"/>
      <w:pgMar w:top="567" w:right="567" w:bottom="567" w:left="567" w:header="709" w:footer="709"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lore J Sci Hea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xxzsfjtepsteafesp0sddve09zspzp952&quot;&gt;Antibacterial&lt;record-ids&gt;&lt;item&gt;573&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6&lt;/item&gt;&lt;item&gt;617&lt;/item&gt;&lt;item&gt;618&lt;/item&gt;&lt;item&gt;619&lt;/item&gt;&lt;item&gt;621&lt;/item&gt;&lt;item&gt;622&lt;/item&gt;&lt;item&gt;623&lt;/item&gt;&lt;item&gt;624&lt;/item&gt;&lt;item&gt;625&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7&lt;/item&gt;&lt;item&gt;648&lt;/item&gt;&lt;item&gt;651&lt;/item&gt;&lt;item&gt;652&lt;/item&gt;&lt;item&gt;653&lt;/item&gt;&lt;item&gt;654&lt;/item&gt;&lt;item&gt;656&lt;/item&gt;&lt;item&gt;658&lt;/item&gt;&lt;/record-ids&gt;&lt;/item&gt;&lt;/Libraries&gt;"/>
  </w:docVars>
  <w:rsids>
    <w:rsidRoot w:val="00512F4C"/>
    <w:rsid w:val="00003503"/>
    <w:rsid w:val="0001419B"/>
    <w:rsid w:val="00015948"/>
    <w:rsid w:val="0002642D"/>
    <w:rsid w:val="000444E3"/>
    <w:rsid w:val="000453A2"/>
    <w:rsid w:val="00054313"/>
    <w:rsid w:val="00086628"/>
    <w:rsid w:val="00094393"/>
    <w:rsid w:val="000A68B8"/>
    <w:rsid w:val="000B089C"/>
    <w:rsid w:val="000D1830"/>
    <w:rsid w:val="00115BB5"/>
    <w:rsid w:val="00166859"/>
    <w:rsid w:val="001822D7"/>
    <w:rsid w:val="001829D6"/>
    <w:rsid w:val="001B6EB9"/>
    <w:rsid w:val="001D0B3C"/>
    <w:rsid w:val="00203163"/>
    <w:rsid w:val="00205A94"/>
    <w:rsid w:val="00250FE9"/>
    <w:rsid w:val="0027028E"/>
    <w:rsid w:val="0027614B"/>
    <w:rsid w:val="00297997"/>
    <w:rsid w:val="002A6B53"/>
    <w:rsid w:val="002C72DD"/>
    <w:rsid w:val="002F076D"/>
    <w:rsid w:val="00313F8E"/>
    <w:rsid w:val="00315A3B"/>
    <w:rsid w:val="003221DB"/>
    <w:rsid w:val="00342509"/>
    <w:rsid w:val="003561D4"/>
    <w:rsid w:val="003B392A"/>
    <w:rsid w:val="003D1BBD"/>
    <w:rsid w:val="003D66A8"/>
    <w:rsid w:val="003F0F9F"/>
    <w:rsid w:val="00401212"/>
    <w:rsid w:val="0041784C"/>
    <w:rsid w:val="00444F74"/>
    <w:rsid w:val="00454236"/>
    <w:rsid w:val="00457172"/>
    <w:rsid w:val="00460671"/>
    <w:rsid w:val="00465539"/>
    <w:rsid w:val="00466EF2"/>
    <w:rsid w:val="004679FE"/>
    <w:rsid w:val="004B2359"/>
    <w:rsid w:val="004B3669"/>
    <w:rsid w:val="004C0921"/>
    <w:rsid w:val="004C2044"/>
    <w:rsid w:val="004C22B6"/>
    <w:rsid w:val="00512F4C"/>
    <w:rsid w:val="00571289"/>
    <w:rsid w:val="005744E9"/>
    <w:rsid w:val="005756F3"/>
    <w:rsid w:val="00581A51"/>
    <w:rsid w:val="005940C3"/>
    <w:rsid w:val="005C7BDD"/>
    <w:rsid w:val="005D3E34"/>
    <w:rsid w:val="005D4CAC"/>
    <w:rsid w:val="005F3B23"/>
    <w:rsid w:val="00611F44"/>
    <w:rsid w:val="00625AFD"/>
    <w:rsid w:val="00627761"/>
    <w:rsid w:val="0063271C"/>
    <w:rsid w:val="006506AD"/>
    <w:rsid w:val="00654F74"/>
    <w:rsid w:val="006710DB"/>
    <w:rsid w:val="00672C3C"/>
    <w:rsid w:val="00676AF0"/>
    <w:rsid w:val="00696B99"/>
    <w:rsid w:val="00697F2C"/>
    <w:rsid w:val="006A1AE2"/>
    <w:rsid w:val="006B4B78"/>
    <w:rsid w:val="006E04CE"/>
    <w:rsid w:val="006E10F8"/>
    <w:rsid w:val="006E4471"/>
    <w:rsid w:val="00714851"/>
    <w:rsid w:val="00733922"/>
    <w:rsid w:val="00737E42"/>
    <w:rsid w:val="00747761"/>
    <w:rsid w:val="00777A4F"/>
    <w:rsid w:val="00794AE1"/>
    <w:rsid w:val="007B2DA5"/>
    <w:rsid w:val="007C314D"/>
    <w:rsid w:val="007C4750"/>
    <w:rsid w:val="00801C85"/>
    <w:rsid w:val="008247EF"/>
    <w:rsid w:val="00825008"/>
    <w:rsid w:val="00841BBC"/>
    <w:rsid w:val="008457AA"/>
    <w:rsid w:val="00851E7F"/>
    <w:rsid w:val="008757FB"/>
    <w:rsid w:val="008A081D"/>
    <w:rsid w:val="008A2F07"/>
    <w:rsid w:val="008B1721"/>
    <w:rsid w:val="008D24E3"/>
    <w:rsid w:val="008E1B73"/>
    <w:rsid w:val="00907E39"/>
    <w:rsid w:val="009127DF"/>
    <w:rsid w:val="00940239"/>
    <w:rsid w:val="009663FE"/>
    <w:rsid w:val="00971342"/>
    <w:rsid w:val="0097142F"/>
    <w:rsid w:val="0097200B"/>
    <w:rsid w:val="009740A0"/>
    <w:rsid w:val="009B2EDF"/>
    <w:rsid w:val="009C1F6C"/>
    <w:rsid w:val="009C7C0D"/>
    <w:rsid w:val="009D3D68"/>
    <w:rsid w:val="009F6D97"/>
    <w:rsid w:val="00A07E32"/>
    <w:rsid w:val="00A13C92"/>
    <w:rsid w:val="00A17DB4"/>
    <w:rsid w:val="00A33098"/>
    <w:rsid w:val="00A50C7A"/>
    <w:rsid w:val="00A541C0"/>
    <w:rsid w:val="00A56C73"/>
    <w:rsid w:val="00A857A1"/>
    <w:rsid w:val="00A95E29"/>
    <w:rsid w:val="00AA5FE0"/>
    <w:rsid w:val="00AB2C01"/>
    <w:rsid w:val="00AC59A8"/>
    <w:rsid w:val="00AD22A8"/>
    <w:rsid w:val="00AF2AA7"/>
    <w:rsid w:val="00AF7694"/>
    <w:rsid w:val="00B120A8"/>
    <w:rsid w:val="00B51F55"/>
    <w:rsid w:val="00BA7000"/>
    <w:rsid w:val="00BB1B9A"/>
    <w:rsid w:val="00BC570E"/>
    <w:rsid w:val="00BE3E08"/>
    <w:rsid w:val="00BF1E4F"/>
    <w:rsid w:val="00BF39CB"/>
    <w:rsid w:val="00C01198"/>
    <w:rsid w:val="00C37921"/>
    <w:rsid w:val="00C8463F"/>
    <w:rsid w:val="00C93D91"/>
    <w:rsid w:val="00CC1ED4"/>
    <w:rsid w:val="00CC623F"/>
    <w:rsid w:val="00CD05DB"/>
    <w:rsid w:val="00CD483F"/>
    <w:rsid w:val="00CE1265"/>
    <w:rsid w:val="00D13BA2"/>
    <w:rsid w:val="00D33AB4"/>
    <w:rsid w:val="00D61D16"/>
    <w:rsid w:val="00D710A6"/>
    <w:rsid w:val="00D768C7"/>
    <w:rsid w:val="00D77F57"/>
    <w:rsid w:val="00D944A2"/>
    <w:rsid w:val="00D94621"/>
    <w:rsid w:val="00DE1264"/>
    <w:rsid w:val="00E10EF9"/>
    <w:rsid w:val="00E14B09"/>
    <w:rsid w:val="00E52F8C"/>
    <w:rsid w:val="00E6093F"/>
    <w:rsid w:val="00E85817"/>
    <w:rsid w:val="00E9793D"/>
    <w:rsid w:val="00E97B61"/>
    <w:rsid w:val="00ED0F0A"/>
    <w:rsid w:val="00ED5E7C"/>
    <w:rsid w:val="00EF123E"/>
    <w:rsid w:val="00EF677A"/>
    <w:rsid w:val="00F02BF9"/>
    <w:rsid w:val="00F046F5"/>
    <w:rsid w:val="00F22425"/>
    <w:rsid w:val="00F31293"/>
    <w:rsid w:val="00F455AB"/>
    <w:rsid w:val="00F500D2"/>
    <w:rsid w:val="00F5093B"/>
    <w:rsid w:val="00F729BB"/>
    <w:rsid w:val="00F75984"/>
    <w:rsid w:val="00FA2D13"/>
    <w:rsid w:val="00FB04B5"/>
    <w:rsid w:val="00FF596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82405"/>
  <w15:docId w15:val="{9C62C920-8980-4779-A6A1-B576AFC3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714851"/>
    <w:pPr>
      <w:spacing w:after="0"/>
      <w:jc w:val="center"/>
    </w:pPr>
    <w:rPr>
      <w:noProof/>
    </w:rPr>
  </w:style>
  <w:style w:type="character" w:customStyle="1" w:styleId="EndNoteBibliographyTitleChar">
    <w:name w:val="EndNote Bibliography Title Char"/>
    <w:basedOn w:val="DefaultParagraphFont"/>
    <w:link w:val="EndNoteBibliographyTitle"/>
    <w:rsid w:val="00714851"/>
    <w:rPr>
      <w:noProof/>
    </w:rPr>
  </w:style>
  <w:style w:type="paragraph" w:customStyle="1" w:styleId="EndNoteBibliography">
    <w:name w:val="EndNote Bibliography"/>
    <w:basedOn w:val="Normal"/>
    <w:link w:val="EndNoteBibliographyChar"/>
    <w:rsid w:val="00714851"/>
    <w:pPr>
      <w:spacing w:line="240" w:lineRule="auto"/>
      <w:jc w:val="both"/>
    </w:pPr>
    <w:rPr>
      <w:noProof/>
    </w:rPr>
  </w:style>
  <w:style w:type="character" w:customStyle="1" w:styleId="EndNoteBibliographyChar">
    <w:name w:val="EndNote Bibliography Char"/>
    <w:basedOn w:val="DefaultParagraphFont"/>
    <w:link w:val="EndNoteBibliography"/>
    <w:rsid w:val="00714851"/>
    <w:rPr>
      <w:noProof/>
    </w:rPr>
  </w:style>
  <w:style w:type="paragraph" w:styleId="ListParagraph">
    <w:name w:val="List Paragraph"/>
    <w:basedOn w:val="Normal"/>
    <w:uiPriority w:val="34"/>
    <w:qFormat/>
    <w:rsid w:val="009720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5E8EF-7C14-44F2-9353-04C06AC47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6</Pages>
  <Words>14403</Words>
  <Characters>8209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kul Singh</cp:lastModifiedBy>
  <cp:revision>204</cp:revision>
  <dcterms:created xsi:type="dcterms:W3CDTF">2022-05-11T15:55:00Z</dcterms:created>
  <dcterms:modified xsi:type="dcterms:W3CDTF">2022-07-1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lzheimers-and-dementia-the-journal-of-the-alzheimers-association</vt:lpwstr>
  </property>
  <property fmtid="{D5CDD505-2E9C-101B-9397-08002B2CF9AE}" pid="4" name="Mendeley Unique User Id_1">
    <vt:lpwstr>283e15c4-1801-3af4-b4a4-143c417c116b</vt:lpwstr>
  </property>
</Properties>
</file>